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1B7A91" w14:textId="3B0E25AC" w:rsidR="002C31CD" w:rsidRPr="00EE47AD" w:rsidRDefault="002C31CD" w:rsidP="00EE47AD">
      <w:pPr>
        <w:pStyle w:val="TableTitle"/>
      </w:pPr>
      <w:bookmarkStart w:id="0" w:name="_Toc118880895"/>
      <w:r w:rsidRPr="00EE47AD">
        <w:t>Table 2. Key Study Characteristics</w:t>
      </w:r>
      <w:bookmarkEnd w:id="0"/>
      <w:r w:rsidR="00F845CF" w:rsidRPr="00EE47AD">
        <w:t xml:space="preserve"> </w:t>
      </w:r>
      <w:r w:rsidR="006824EB" w:rsidRPr="00EE47AD">
        <w:t>Presented</w:t>
      </w:r>
      <w:r w:rsidR="00F845CF" w:rsidRPr="00EE47AD">
        <w:t xml:space="preserve"> by Condition and </w:t>
      </w:r>
      <w:r w:rsidR="005178EF" w:rsidRPr="00EE47AD">
        <w:t>Intervention Purpose</w:t>
      </w:r>
    </w:p>
    <w:tbl>
      <w:tblPr>
        <w:tblStyle w:val="AHRQ1"/>
        <w:tblW w:w="5069" w:type="pct"/>
        <w:tblLook w:val="04A0" w:firstRow="1" w:lastRow="0" w:firstColumn="1" w:lastColumn="0" w:noHBand="0" w:noVBand="1"/>
      </w:tblPr>
      <w:tblGrid>
        <w:gridCol w:w="1198"/>
        <w:gridCol w:w="1122"/>
        <w:gridCol w:w="960"/>
        <w:gridCol w:w="1487"/>
        <w:gridCol w:w="1892"/>
        <w:gridCol w:w="1813"/>
        <w:gridCol w:w="1067"/>
        <w:gridCol w:w="1669"/>
        <w:gridCol w:w="1931"/>
      </w:tblGrid>
      <w:tr w:rsidR="00856983" w:rsidRPr="00EE47AD" w14:paraId="142EF905" w14:textId="77777777" w:rsidTr="005178E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2"/>
          <w:tblHeader/>
        </w:trPr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14:paraId="7E39B50F" w14:textId="0BA4E486" w:rsidR="00FE7A50" w:rsidRPr="00EE47AD" w:rsidRDefault="00FE7A50" w:rsidP="00AD2980">
            <w:pPr>
              <w:pStyle w:val="TableHeader"/>
              <w:rPr>
                <w:rFonts w:cs="Arial"/>
                <w:b/>
                <w:sz w:val="16"/>
                <w:szCs w:val="16"/>
                <w:vertAlign w:val="superscript"/>
              </w:rPr>
            </w:pPr>
            <w:r w:rsidRPr="00EE47AD">
              <w:rPr>
                <w:rFonts w:cs="Arial"/>
                <w:b/>
                <w:sz w:val="16"/>
                <w:szCs w:val="16"/>
              </w:rPr>
              <w:t xml:space="preserve">Targeted </w:t>
            </w:r>
            <w:r w:rsidR="00E85C65" w:rsidRPr="00EE47AD">
              <w:rPr>
                <w:rFonts w:cs="Arial"/>
                <w:b/>
                <w:sz w:val="16"/>
                <w:szCs w:val="16"/>
              </w:rPr>
              <w:t>Condition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14:paraId="63772D76" w14:textId="1BBE1EA8" w:rsidR="00FE7A50" w:rsidRPr="00EE47AD" w:rsidRDefault="005178EF" w:rsidP="00AD2980">
            <w:pPr>
              <w:pStyle w:val="TableHeader"/>
              <w:rPr>
                <w:rFonts w:cs="Arial"/>
                <w:b/>
                <w:sz w:val="16"/>
                <w:szCs w:val="16"/>
              </w:rPr>
            </w:pPr>
            <w:r w:rsidRPr="00EE47AD">
              <w:rPr>
                <w:rFonts w:cs="Arial"/>
                <w:b/>
                <w:kern w:val="24"/>
                <w:sz w:val="16"/>
                <w:szCs w:val="16"/>
              </w:rPr>
              <w:t>Intervention Purpose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14:paraId="06E3FCFC" w14:textId="0497BC5D" w:rsidR="00FE7A50" w:rsidRPr="00EE47AD" w:rsidRDefault="00FE7A50" w:rsidP="00AD2980">
            <w:pPr>
              <w:pStyle w:val="TableHeader"/>
              <w:rPr>
                <w:rFonts w:cs="Arial"/>
                <w:b/>
                <w:sz w:val="16"/>
                <w:szCs w:val="16"/>
                <w:vertAlign w:val="superscript"/>
              </w:rPr>
            </w:pPr>
            <w:r w:rsidRPr="00EE47AD">
              <w:rPr>
                <w:rFonts w:cs="Arial"/>
                <w:b/>
                <w:sz w:val="16"/>
                <w:szCs w:val="16"/>
              </w:rPr>
              <w:t>Author (</w:t>
            </w:r>
            <w:r w:rsidR="005178EF" w:rsidRPr="00EE47AD">
              <w:rPr>
                <w:rFonts w:cs="Arial"/>
                <w:b/>
                <w:sz w:val="16"/>
                <w:szCs w:val="16"/>
              </w:rPr>
              <w:t>Y</w:t>
            </w:r>
            <w:r w:rsidRPr="00EE47AD">
              <w:rPr>
                <w:rFonts w:cs="Arial"/>
                <w:b/>
                <w:sz w:val="16"/>
                <w:szCs w:val="16"/>
              </w:rPr>
              <w:t>ear)</w:t>
            </w:r>
          </w:p>
        </w:tc>
        <w:tc>
          <w:tcPr>
            <w:tcW w:w="566" w:type="pct"/>
            <w:vMerge w:val="restart"/>
            <w:tcBorders>
              <w:top w:val="single" w:sz="12" w:space="0" w:color="auto"/>
            </w:tcBorders>
          </w:tcPr>
          <w:p w14:paraId="736CFED3" w14:textId="4224582F" w:rsidR="00FE7A50" w:rsidRPr="00EE47AD" w:rsidRDefault="005178EF" w:rsidP="00AD2980">
            <w:pPr>
              <w:pStyle w:val="TableHeader"/>
              <w:rPr>
                <w:rFonts w:cs="Arial"/>
                <w:b/>
                <w:sz w:val="16"/>
                <w:szCs w:val="16"/>
              </w:rPr>
            </w:pPr>
            <w:r w:rsidRPr="00EE47AD">
              <w:rPr>
                <w:rFonts w:cs="Arial"/>
                <w:b/>
                <w:sz w:val="16"/>
                <w:szCs w:val="16"/>
              </w:rPr>
              <w:t xml:space="preserve">Key </w:t>
            </w:r>
            <w:r w:rsidR="00FE7A50" w:rsidRPr="00EE47AD">
              <w:rPr>
                <w:rFonts w:cs="Arial"/>
                <w:b/>
                <w:sz w:val="16"/>
                <w:szCs w:val="16"/>
              </w:rPr>
              <w:t>Population</w:t>
            </w:r>
            <w:r w:rsidR="00DF1FBD" w:rsidRPr="00EE47AD">
              <w:rPr>
                <w:rFonts w:cs="Arial"/>
                <w:b/>
                <w:sz w:val="16"/>
                <w:szCs w:val="16"/>
              </w:rPr>
              <w:t xml:space="preserve"> </w:t>
            </w:r>
            <w:r w:rsidRPr="00EE47AD">
              <w:rPr>
                <w:rFonts w:cs="Arial"/>
                <w:b/>
                <w:sz w:val="16"/>
                <w:szCs w:val="16"/>
              </w:rPr>
              <w:t>C</w:t>
            </w:r>
            <w:r w:rsidR="00DF1FBD" w:rsidRPr="00EE47AD">
              <w:rPr>
                <w:rFonts w:cs="Arial"/>
                <w:b/>
                <w:sz w:val="16"/>
                <w:szCs w:val="16"/>
              </w:rPr>
              <w:t>haracteristics</w:t>
            </w:r>
            <w:r w:rsidR="00D6555C" w:rsidRPr="00EE47AD">
              <w:rPr>
                <w:rFonts w:cs="Arial"/>
                <w:b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2451" w:type="pct"/>
            <w:gridSpan w:val="4"/>
            <w:tcBorders>
              <w:top w:val="single" w:sz="12" w:space="0" w:color="auto"/>
            </w:tcBorders>
          </w:tcPr>
          <w:p w14:paraId="4EF12F1A" w14:textId="6D27AC34" w:rsidR="00FE7A50" w:rsidRPr="00EE47AD" w:rsidRDefault="00FE7A50" w:rsidP="00AD2980">
            <w:pPr>
              <w:pStyle w:val="TableHeader"/>
              <w:rPr>
                <w:rFonts w:cs="Arial"/>
                <w:b/>
                <w:sz w:val="16"/>
                <w:szCs w:val="16"/>
              </w:rPr>
            </w:pPr>
            <w:r w:rsidRPr="00EE47AD">
              <w:rPr>
                <w:rFonts w:cs="Arial"/>
                <w:b/>
                <w:kern w:val="24"/>
                <w:sz w:val="16"/>
                <w:szCs w:val="16"/>
              </w:rPr>
              <w:t>Intervention</w:t>
            </w:r>
          </w:p>
        </w:tc>
        <w:tc>
          <w:tcPr>
            <w:tcW w:w="735" w:type="pct"/>
            <w:vMerge w:val="restart"/>
            <w:tcBorders>
              <w:top w:val="single" w:sz="12" w:space="0" w:color="auto"/>
            </w:tcBorders>
          </w:tcPr>
          <w:p w14:paraId="0C3518AC" w14:textId="77777777" w:rsidR="00265B02" w:rsidRPr="00EE47AD" w:rsidRDefault="00FE7A50" w:rsidP="00AD2980">
            <w:pPr>
              <w:pStyle w:val="TableHeader"/>
              <w:rPr>
                <w:rFonts w:cs="Arial"/>
                <w:b/>
                <w:sz w:val="16"/>
                <w:szCs w:val="16"/>
              </w:rPr>
            </w:pPr>
            <w:r w:rsidRPr="00EE47AD">
              <w:rPr>
                <w:rFonts w:cs="Arial"/>
                <w:b/>
                <w:kern w:val="24"/>
                <w:sz w:val="16"/>
                <w:szCs w:val="16"/>
              </w:rPr>
              <w:t>Comparator</w:t>
            </w:r>
            <w:r w:rsidR="00265B02" w:rsidRPr="00EE47AD">
              <w:rPr>
                <w:rFonts w:cs="Arial"/>
                <w:b/>
                <w:sz w:val="16"/>
                <w:szCs w:val="16"/>
              </w:rPr>
              <w:t xml:space="preserve"> </w:t>
            </w:r>
          </w:p>
          <w:p w14:paraId="7EC2D9EB" w14:textId="4E8E1BDF" w:rsidR="00FE7A50" w:rsidRPr="00EE47AD" w:rsidRDefault="00265B02" w:rsidP="00AD2980">
            <w:pPr>
              <w:pStyle w:val="TableHeader"/>
              <w:rPr>
                <w:rFonts w:cs="Arial"/>
                <w:b/>
                <w:kern w:val="24"/>
                <w:sz w:val="16"/>
                <w:szCs w:val="16"/>
              </w:rPr>
            </w:pPr>
            <w:r w:rsidRPr="00EE47AD">
              <w:rPr>
                <w:rFonts w:cs="Arial"/>
                <w:b/>
                <w:sz w:val="16"/>
                <w:szCs w:val="16"/>
              </w:rPr>
              <w:t>(</w:t>
            </w:r>
            <w:r w:rsidR="005178EF" w:rsidRPr="00EE47AD">
              <w:rPr>
                <w:rFonts w:cs="Arial"/>
                <w:b/>
                <w:sz w:val="16"/>
                <w:szCs w:val="16"/>
              </w:rPr>
              <w:t>T</w:t>
            </w:r>
            <w:r w:rsidR="00FE7A50" w:rsidRPr="00EE47AD">
              <w:rPr>
                <w:rFonts w:cs="Arial"/>
                <w:b/>
                <w:sz w:val="16"/>
                <w:szCs w:val="16"/>
              </w:rPr>
              <w:t>ype</w:t>
            </w:r>
            <w:r w:rsidR="00CB2832" w:rsidRPr="00EE47AD">
              <w:rPr>
                <w:rFonts w:cs="Arial"/>
                <w:b/>
                <w:sz w:val="16"/>
                <w:szCs w:val="16"/>
              </w:rPr>
              <w:t xml:space="preserve">, </w:t>
            </w:r>
            <w:r w:rsidR="00FE7A50" w:rsidRPr="00EE47AD">
              <w:rPr>
                <w:rFonts w:cs="Arial"/>
                <w:b/>
                <w:sz w:val="16"/>
                <w:szCs w:val="16"/>
              </w:rPr>
              <w:t>N)</w:t>
            </w:r>
          </w:p>
        </w:tc>
      </w:tr>
      <w:tr w:rsidR="005178EF" w:rsidRPr="00EE47AD" w14:paraId="24AF8A40" w14:textId="77777777" w:rsidTr="005178E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"/>
          <w:tblHeader/>
        </w:trPr>
        <w:tc>
          <w:tcPr>
            <w:tcW w:w="0" w:type="auto"/>
            <w:vMerge/>
            <w:tcBorders>
              <w:bottom w:val="single" w:sz="8" w:space="0" w:color="auto"/>
            </w:tcBorders>
          </w:tcPr>
          <w:p w14:paraId="7430F829" w14:textId="77777777" w:rsidR="00FE7A50" w:rsidRPr="00EE47AD" w:rsidRDefault="00FE7A50" w:rsidP="00AD2980">
            <w:pPr>
              <w:pStyle w:val="TableHeader"/>
              <w:rPr>
                <w:rFonts w:cs="Arial"/>
                <w:b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8" w:space="0" w:color="auto"/>
            </w:tcBorders>
          </w:tcPr>
          <w:p w14:paraId="15AD354F" w14:textId="77777777" w:rsidR="00FE7A50" w:rsidRPr="00EE47AD" w:rsidRDefault="00FE7A50" w:rsidP="00AD2980">
            <w:pPr>
              <w:pStyle w:val="TableHeader"/>
              <w:rPr>
                <w:rFonts w:cs="Arial"/>
                <w:b/>
                <w:kern w:val="24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30E2C748" w14:textId="77777777" w:rsidR="00FE7A50" w:rsidRPr="00EE47AD" w:rsidRDefault="00FE7A50" w:rsidP="00AD2980">
            <w:pPr>
              <w:pStyle w:val="TableHeader"/>
              <w:rPr>
                <w:rFonts w:cs="Arial"/>
                <w:b/>
                <w:sz w:val="16"/>
                <w:szCs w:val="16"/>
              </w:rPr>
            </w:pPr>
          </w:p>
        </w:tc>
        <w:tc>
          <w:tcPr>
            <w:tcW w:w="566" w:type="pct"/>
            <w:vMerge/>
          </w:tcPr>
          <w:p w14:paraId="0703D5C0" w14:textId="77777777" w:rsidR="00FE7A50" w:rsidRPr="00EE47AD" w:rsidRDefault="00FE7A50" w:rsidP="00AD2980">
            <w:pPr>
              <w:pStyle w:val="TableHeader"/>
              <w:rPr>
                <w:rFonts w:cs="Arial"/>
                <w:b/>
                <w:sz w:val="16"/>
                <w:szCs w:val="16"/>
              </w:rPr>
            </w:pPr>
          </w:p>
        </w:tc>
        <w:tc>
          <w:tcPr>
            <w:tcW w:w="720" w:type="pct"/>
          </w:tcPr>
          <w:p w14:paraId="5D302807" w14:textId="0F16746A" w:rsidR="00FE7A50" w:rsidRPr="00EE47AD" w:rsidRDefault="00151F0F" w:rsidP="00AD2980">
            <w:pPr>
              <w:pStyle w:val="TableHeader"/>
              <w:rPr>
                <w:rFonts w:cs="Arial"/>
                <w:b/>
                <w:kern w:val="24"/>
                <w:sz w:val="16"/>
                <w:szCs w:val="16"/>
              </w:rPr>
            </w:pPr>
            <w:r w:rsidRPr="00EE47AD">
              <w:rPr>
                <w:rFonts w:cs="Arial"/>
                <w:b/>
                <w:kern w:val="24"/>
                <w:sz w:val="16"/>
                <w:szCs w:val="16"/>
              </w:rPr>
              <w:t>Focus</w:t>
            </w:r>
            <w:r w:rsidR="00C1486D" w:rsidRPr="00EE47AD">
              <w:rPr>
                <w:rFonts w:cs="Arial"/>
                <w:b/>
                <w:kern w:val="24"/>
                <w:sz w:val="16"/>
                <w:szCs w:val="16"/>
              </w:rPr>
              <w:t>:</w:t>
            </w:r>
            <w:r w:rsidR="00D6555C" w:rsidRPr="00EE47AD">
              <w:rPr>
                <w:rFonts w:cs="Arial"/>
                <w:b/>
                <w:kern w:val="24"/>
                <w:sz w:val="16"/>
                <w:szCs w:val="16"/>
                <w:vertAlign w:val="superscript"/>
              </w:rPr>
              <w:t>b</w:t>
            </w:r>
            <w:r w:rsidRPr="00EE47AD">
              <w:rPr>
                <w:rFonts w:cs="Arial"/>
                <w:b/>
                <w:kern w:val="24"/>
                <w:sz w:val="16"/>
                <w:szCs w:val="16"/>
              </w:rPr>
              <w:t xml:space="preserve"> </w:t>
            </w:r>
            <w:r w:rsidR="00E85C65" w:rsidRPr="00EE47AD">
              <w:rPr>
                <w:rFonts w:cs="Arial"/>
                <w:b/>
                <w:kern w:val="24"/>
                <w:sz w:val="16"/>
                <w:szCs w:val="16"/>
              </w:rPr>
              <w:t>Intervention</w:t>
            </w:r>
          </w:p>
        </w:tc>
        <w:tc>
          <w:tcPr>
            <w:tcW w:w="690" w:type="pct"/>
          </w:tcPr>
          <w:p w14:paraId="1B7C8B28" w14:textId="3C550132" w:rsidR="00FE7A50" w:rsidRPr="00EE47AD" w:rsidRDefault="00E20186" w:rsidP="00AD2980">
            <w:pPr>
              <w:pStyle w:val="TableHeader"/>
              <w:rPr>
                <w:rFonts w:cs="Arial"/>
                <w:b/>
                <w:kern w:val="24"/>
                <w:sz w:val="16"/>
                <w:szCs w:val="16"/>
              </w:rPr>
            </w:pPr>
            <w:r w:rsidRPr="00EE47AD">
              <w:rPr>
                <w:rFonts w:cs="Arial"/>
                <w:b/>
                <w:kern w:val="24"/>
                <w:sz w:val="16"/>
                <w:szCs w:val="16"/>
              </w:rPr>
              <w:t>A</w:t>
            </w:r>
            <w:r w:rsidR="00FE7A50" w:rsidRPr="00EE47AD">
              <w:rPr>
                <w:rFonts w:cs="Arial"/>
                <w:b/>
                <w:kern w:val="24"/>
                <w:sz w:val="16"/>
                <w:szCs w:val="16"/>
              </w:rPr>
              <w:t xml:space="preserve">udio </w:t>
            </w:r>
            <w:r w:rsidR="00E85C65" w:rsidRPr="00EE47AD">
              <w:rPr>
                <w:rFonts w:cs="Arial"/>
                <w:b/>
                <w:kern w:val="24"/>
                <w:sz w:val="16"/>
                <w:szCs w:val="16"/>
              </w:rPr>
              <w:t>Component</w:t>
            </w:r>
          </w:p>
        </w:tc>
        <w:tc>
          <w:tcPr>
            <w:tcW w:w="406" w:type="pct"/>
          </w:tcPr>
          <w:p w14:paraId="13F3459E" w14:textId="2185CB27" w:rsidR="00FE7A50" w:rsidRPr="00EE47AD" w:rsidRDefault="00111744" w:rsidP="00AD2980">
            <w:pPr>
              <w:pStyle w:val="TableHeader"/>
              <w:rPr>
                <w:rFonts w:cs="Arial"/>
                <w:b/>
                <w:kern w:val="24"/>
                <w:sz w:val="16"/>
                <w:szCs w:val="16"/>
              </w:rPr>
            </w:pPr>
            <w:r w:rsidRPr="00EE47AD">
              <w:rPr>
                <w:rFonts w:cs="Arial"/>
                <w:b/>
                <w:kern w:val="24"/>
                <w:sz w:val="16"/>
                <w:szCs w:val="16"/>
              </w:rPr>
              <w:t>T</w:t>
            </w:r>
            <w:r w:rsidR="00FE7A50" w:rsidRPr="00EE47AD">
              <w:rPr>
                <w:rFonts w:cs="Arial"/>
                <w:b/>
                <w:kern w:val="24"/>
                <w:sz w:val="16"/>
                <w:szCs w:val="16"/>
              </w:rPr>
              <w:t>ype</w:t>
            </w:r>
            <w:r w:rsidR="00D6555C" w:rsidRPr="00EE47AD">
              <w:rPr>
                <w:rFonts w:cs="Arial"/>
                <w:b/>
                <w:kern w:val="24"/>
                <w:sz w:val="16"/>
                <w:szCs w:val="16"/>
                <w:vertAlign w:val="superscript"/>
              </w:rPr>
              <w:t>c</w:t>
            </w:r>
            <w:r w:rsidR="00FE7A50" w:rsidRPr="00EE47AD">
              <w:rPr>
                <w:rFonts w:cs="Arial"/>
                <w:b/>
                <w:kern w:val="24"/>
                <w:sz w:val="16"/>
                <w:szCs w:val="16"/>
              </w:rPr>
              <w:t xml:space="preserve"> (N)</w:t>
            </w:r>
          </w:p>
        </w:tc>
        <w:tc>
          <w:tcPr>
            <w:tcW w:w="635" w:type="pct"/>
          </w:tcPr>
          <w:p w14:paraId="392BC9E4" w14:textId="0D500541" w:rsidR="00FE7A50" w:rsidRPr="00EE47AD" w:rsidRDefault="00FE7A50" w:rsidP="00AD2980">
            <w:pPr>
              <w:pStyle w:val="TableHeader"/>
              <w:rPr>
                <w:rFonts w:cs="Arial"/>
                <w:b/>
                <w:kern w:val="24"/>
                <w:sz w:val="16"/>
                <w:szCs w:val="16"/>
                <w:vertAlign w:val="superscript"/>
              </w:rPr>
            </w:pPr>
            <w:r w:rsidRPr="00EE47AD">
              <w:rPr>
                <w:rFonts w:cs="Arial"/>
                <w:b/>
                <w:kern w:val="24"/>
                <w:sz w:val="16"/>
                <w:szCs w:val="16"/>
              </w:rPr>
              <w:t xml:space="preserve">Other </w:t>
            </w:r>
            <w:r w:rsidR="00E85C65" w:rsidRPr="00EE47AD">
              <w:rPr>
                <w:rFonts w:cs="Arial"/>
                <w:b/>
                <w:kern w:val="24"/>
                <w:sz w:val="16"/>
                <w:szCs w:val="16"/>
              </w:rPr>
              <w:t>Supports</w:t>
            </w:r>
            <w:r w:rsidR="00E85C65" w:rsidRPr="00EE47AD">
              <w:rPr>
                <w:rFonts w:cs="Arial"/>
                <w:b/>
                <w:kern w:val="24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735" w:type="pct"/>
            <w:vMerge/>
          </w:tcPr>
          <w:p w14:paraId="5FED10EF" w14:textId="77777777" w:rsidR="00FE7A50" w:rsidRPr="00EE47AD" w:rsidRDefault="00FE7A50" w:rsidP="00AD2980">
            <w:pPr>
              <w:pStyle w:val="TableHeader"/>
              <w:rPr>
                <w:rFonts w:cs="Arial"/>
                <w:b/>
                <w:kern w:val="24"/>
                <w:sz w:val="16"/>
                <w:szCs w:val="16"/>
              </w:rPr>
            </w:pPr>
          </w:p>
        </w:tc>
      </w:tr>
      <w:tr w:rsidR="005178EF" w:rsidRPr="00EE47AD" w14:paraId="116C3B8C" w14:textId="77777777" w:rsidTr="005178EF">
        <w:trPr>
          <w:trHeight w:val="20"/>
        </w:trPr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316E9F35" w14:textId="7642B17F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Depression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7BDE8E8A" w14:textId="24A28886" w:rsidR="00F921E9" w:rsidRPr="00EE47AD" w:rsidRDefault="005178EF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Supplement with audio care</w:t>
            </w:r>
          </w:p>
        </w:tc>
        <w:tc>
          <w:tcPr>
            <w:tcW w:w="0" w:type="auto"/>
          </w:tcPr>
          <w:p w14:paraId="240F3F9E" w14:textId="6426CF36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Kivelitz (2017)</w:t>
            </w:r>
            <w:hyperlink w:anchor="_ENREF_13" w:tooltip="Kivelitz, 2017 #758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tp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tp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13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</w:tcPr>
          <w:p w14:paraId="7808510F" w14:textId="0E0A45E3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patient treatment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</w:rPr>
              <w:t xml:space="preserve">  </w:t>
            </w:r>
          </w:p>
        </w:tc>
        <w:tc>
          <w:tcPr>
            <w:tcW w:w="720" w:type="pct"/>
          </w:tcPr>
          <w:p w14:paraId="721AA348" w14:textId="24F3DC35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Transition: Aftercare case management  </w:t>
            </w:r>
          </w:p>
        </w:tc>
        <w:tc>
          <w:tcPr>
            <w:tcW w:w="690" w:type="pct"/>
          </w:tcPr>
          <w:p w14:paraId="02F704A9" w14:textId="50BF010B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6 calls over 12 weeks; 20–30 minutes/call</w:t>
            </w:r>
          </w:p>
        </w:tc>
        <w:tc>
          <w:tcPr>
            <w:tcW w:w="406" w:type="pct"/>
          </w:tcPr>
          <w:p w14:paraId="597A727A" w14:textId="0153E6AA" w:rsidR="00F921E9" w:rsidRPr="00EE47AD" w:rsidRDefault="00F921E9" w:rsidP="00174CDF">
            <w:pPr>
              <w:pStyle w:val="1-Tabletext"/>
              <w:rPr>
                <w:rFonts w:cs="Arial"/>
                <w:color w:val="000000" w:themeColor="text1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(99)</w:t>
            </w:r>
          </w:p>
        </w:tc>
        <w:tc>
          <w:tcPr>
            <w:tcW w:w="635" w:type="pct"/>
          </w:tcPr>
          <w:p w14:paraId="49869D2C" w14:textId="0AC4B120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N/A</w:t>
            </w:r>
          </w:p>
        </w:tc>
        <w:tc>
          <w:tcPr>
            <w:tcW w:w="735" w:type="pct"/>
          </w:tcPr>
          <w:p w14:paraId="4C486C36" w14:textId="36CBBE4D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UC (referred or directed to seek care as needed, 100)</w:t>
            </w:r>
          </w:p>
        </w:tc>
      </w:tr>
      <w:tr w:rsidR="005178EF" w:rsidRPr="00EE47AD" w14:paraId="3025ADD9" w14:textId="77777777" w:rsidTr="005178EF">
        <w:trPr>
          <w:trHeight w:val="20"/>
        </w:trPr>
        <w:tc>
          <w:tcPr>
            <w:tcW w:w="0" w:type="auto"/>
            <w:tcBorders>
              <w:top w:val="nil"/>
              <w:bottom w:val="nil"/>
            </w:tcBorders>
          </w:tcPr>
          <w:p w14:paraId="6913F6FA" w14:textId="1881B4C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E75D8EE" w14:textId="13AEDE51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</w:tcPr>
          <w:p w14:paraId="3DF6BD92" w14:textId="71BBC553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Bombardier (2013)</w:t>
            </w:r>
            <w:r w:rsidR="007728A0" w:rsidRPr="00EE47AD">
              <w:rPr>
                <w:rFonts w:cs="Arial"/>
                <w:sz w:val="16"/>
                <w:szCs w:val="16"/>
              </w:rPr>
              <w:fldChar w:fldCharType="begin">
                <w:fldData xml:space="preserve">PEVuZE5vdGU+PENpdGUgRXhjbHVkZUF1dGg9IjEiIEV4Y2x1ZGVZZWFyPSIxIj48QXV0aG9yPkJv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</w:fldData>
              </w:fldChar>
            </w:r>
            <w:r w:rsidR="00C64F55" w:rsidRPr="00EE47AD">
              <w:rPr>
                <w:rFonts w:cs="Arial"/>
                <w:sz w:val="16"/>
                <w:szCs w:val="16"/>
              </w:rPr>
              <w:instrText xml:space="preserve"> ADDIN EN.CITE </w:instrText>
            </w:r>
            <w:r w:rsidR="00C64F55" w:rsidRPr="00EE47AD">
              <w:rPr>
                <w:rFonts w:cs="Arial"/>
                <w:sz w:val="16"/>
                <w:szCs w:val="16"/>
              </w:rPr>
              <w:fldChar w:fldCharType="begin">
                <w:fldData xml:space="preserve">PEVuZE5vdGU+PENpdGUgRXhjbHVkZUF1dGg9IjEiIEV4Y2x1ZGVZZWFyPSIxIj48QXV0aG9yPkJv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</w:fldData>
              </w:fldChar>
            </w:r>
            <w:r w:rsidR="00C64F55" w:rsidRPr="00EE47AD">
              <w:rPr>
                <w:rFonts w:cs="Arial"/>
                <w:sz w:val="16"/>
                <w:szCs w:val="16"/>
              </w:rPr>
              <w:instrText xml:space="preserve"> ADDIN EN.CITE.DATA </w:instrText>
            </w:r>
            <w:r w:rsidR="00C64F55" w:rsidRPr="00EE47AD">
              <w:rPr>
                <w:rFonts w:cs="Arial"/>
                <w:sz w:val="16"/>
                <w:szCs w:val="16"/>
              </w:rPr>
            </w:r>
            <w:r w:rsidR="00C64F55" w:rsidRPr="00EE47AD">
              <w:rPr>
                <w:rFonts w:cs="Arial"/>
                <w:sz w:val="16"/>
                <w:szCs w:val="16"/>
              </w:rPr>
              <w:fldChar w:fldCharType="end"/>
            </w:r>
            <w:r w:rsidR="007728A0" w:rsidRPr="00EE47AD">
              <w:rPr>
                <w:rFonts w:cs="Arial"/>
                <w:sz w:val="16"/>
                <w:szCs w:val="16"/>
              </w:rPr>
            </w:r>
            <w:r w:rsidR="007728A0" w:rsidRPr="00EE47AD">
              <w:rPr>
                <w:rFonts w:cs="Arial"/>
                <w:sz w:val="16"/>
                <w:szCs w:val="16"/>
              </w:rPr>
              <w:fldChar w:fldCharType="separate"/>
            </w:r>
            <w:hyperlink w:anchor="_ENREF_14" w:tooltip="Bombardier, 2013 #1534" w:history="1"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14</w:t>
              </w:r>
            </w:hyperlink>
            <w:r w:rsidR="00C20807" w:rsidRPr="00EE47AD">
              <w:rPr>
                <w:rFonts w:cs="Arial"/>
                <w:noProof/>
                <w:sz w:val="16"/>
                <w:szCs w:val="16"/>
                <w:vertAlign w:val="superscript"/>
              </w:rPr>
              <w:t xml:space="preserve">, </w:t>
            </w:r>
            <w:hyperlink w:anchor="_ENREF_15" w:tooltip="Kratz, 2014 #1394" w:history="1"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15</w:t>
              </w:r>
            </w:hyperlink>
            <w:r w:rsidR="007728A0" w:rsidRPr="00EE47AD">
              <w:rPr>
                <w:rFonts w:cs="Arial"/>
                <w:sz w:val="16"/>
                <w:szCs w:val="16"/>
              </w:rPr>
              <w:fldChar w:fldCharType="end"/>
            </w:r>
          </w:p>
        </w:tc>
        <w:tc>
          <w:tcPr>
            <w:tcW w:w="566" w:type="pct"/>
          </w:tcPr>
          <w:p w14:paraId="3DD36155" w14:textId="19F2FADB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Multiple sclerosis</w:t>
            </w:r>
            <w:r w:rsidRPr="00EE47AD">
              <w:rPr>
                <w:rFonts w:cs="Arial"/>
                <w:color w:val="000000"/>
                <w:sz w:val="16"/>
                <w:szCs w:val="16"/>
                <w:vertAlign w:val="superscript"/>
              </w:rPr>
              <w:t>‡</w:t>
            </w:r>
          </w:p>
        </w:tc>
        <w:tc>
          <w:tcPr>
            <w:tcW w:w="720" w:type="pct"/>
          </w:tcPr>
          <w:p w14:paraId="7149C4CE" w14:textId="187C9A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Monitor: Telephone-based physical activity promotion </w:t>
            </w:r>
          </w:p>
        </w:tc>
        <w:tc>
          <w:tcPr>
            <w:tcW w:w="690" w:type="pct"/>
          </w:tcPr>
          <w:p w14:paraId="36100541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7 sessions over ~3 months; 30 minutes/call</w:t>
            </w:r>
          </w:p>
        </w:tc>
        <w:tc>
          <w:tcPr>
            <w:tcW w:w="406" w:type="pct"/>
          </w:tcPr>
          <w:p w14:paraId="1EF62B69" w14:textId="6205AEDC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44)</w:t>
            </w:r>
          </w:p>
        </w:tc>
        <w:tc>
          <w:tcPr>
            <w:tcW w:w="635" w:type="pct"/>
          </w:tcPr>
          <w:p w14:paraId="1FA6502E" w14:textId="73910EEA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formation and resources such as exercise tapes provided upon request</w:t>
            </w:r>
          </w:p>
        </w:tc>
        <w:tc>
          <w:tcPr>
            <w:tcW w:w="735" w:type="pct"/>
          </w:tcPr>
          <w:p w14:paraId="510E642B" w14:textId="5A86C35E" w:rsidR="00F921E9" w:rsidRPr="00EE47AD" w:rsidRDefault="00F921E9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Waitlist (no care, 48) </w:t>
            </w:r>
          </w:p>
        </w:tc>
      </w:tr>
      <w:tr w:rsidR="005178EF" w:rsidRPr="00EE47AD" w14:paraId="41017590" w14:textId="77777777" w:rsidTr="005178EF">
        <w:trPr>
          <w:trHeight w:val="20"/>
        </w:trPr>
        <w:tc>
          <w:tcPr>
            <w:tcW w:w="0" w:type="auto"/>
            <w:tcBorders>
              <w:top w:val="nil"/>
              <w:bottom w:val="nil"/>
            </w:tcBorders>
          </w:tcPr>
          <w:p w14:paraId="308B2AB6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1DC0D9" w14:textId="6F77AB03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</w:tcPr>
          <w:p w14:paraId="65F24987" w14:textId="60A17D32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Pihlaja (2020)</w:t>
            </w:r>
            <w:hyperlink w:anchor="_ENREF_16" w:tooltip="Pihlaja, 2020 #309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Bp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Bp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16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</w:tcPr>
          <w:p w14:paraId="1AFBAFD7" w14:textId="77777777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-</w:t>
            </w:r>
          </w:p>
        </w:tc>
        <w:tc>
          <w:tcPr>
            <w:tcW w:w="720" w:type="pct"/>
          </w:tcPr>
          <w:p w14:paraId="44957EE2" w14:textId="73208ACD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Monitor: Internet-based CBT </w:t>
            </w:r>
            <w:r w:rsidRPr="00EE47AD">
              <w:rPr>
                <w:rFonts w:cs="Arial"/>
                <w:color w:val="000000"/>
                <w:sz w:val="16"/>
                <w:szCs w:val="16"/>
              </w:rPr>
              <w:t xml:space="preserve">with </w:t>
            </w:r>
            <w:r w:rsidRPr="00EE47AD">
              <w:rPr>
                <w:rFonts w:cs="Arial"/>
                <w:sz w:val="16"/>
                <w:szCs w:val="16"/>
              </w:rPr>
              <w:t>telephone support</w:t>
            </w:r>
          </w:p>
        </w:tc>
        <w:tc>
          <w:tcPr>
            <w:tcW w:w="690" w:type="pct"/>
          </w:tcPr>
          <w:p w14:paraId="36316B49" w14:textId="77777777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8 weekly calls; 15 minutes/call</w:t>
            </w:r>
          </w:p>
        </w:tc>
        <w:tc>
          <w:tcPr>
            <w:tcW w:w="406" w:type="pct"/>
          </w:tcPr>
          <w:p w14:paraId="794C78A6" w14:textId="01FFA12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50)</w:t>
            </w:r>
          </w:p>
        </w:tc>
        <w:tc>
          <w:tcPr>
            <w:tcW w:w="635" w:type="pct"/>
          </w:tcPr>
          <w:p w14:paraId="20ED986D" w14:textId="401824E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ternet-delivered CBT modules, asynchronous messaging (email)</w:t>
            </w:r>
          </w:p>
        </w:tc>
        <w:tc>
          <w:tcPr>
            <w:tcW w:w="735" w:type="pct"/>
          </w:tcPr>
          <w:p w14:paraId="24969C93" w14:textId="25AA5142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ternet-based CBT with asynchronous support (</w:t>
            </w:r>
            <w:r w:rsidRPr="00EE47AD">
              <w:rPr>
                <w:rFonts w:cs="Arial"/>
                <w:color w:val="000000"/>
                <w:sz w:val="16"/>
                <w:szCs w:val="16"/>
              </w:rPr>
              <w:t>asynchronous messaging</w:t>
            </w:r>
            <w:r w:rsidRPr="00EE47AD">
              <w:rPr>
                <w:rFonts w:cs="Arial"/>
                <w:sz w:val="16"/>
                <w:szCs w:val="16"/>
              </w:rPr>
              <w:t xml:space="preserve">, 50) </w:t>
            </w:r>
          </w:p>
        </w:tc>
      </w:tr>
      <w:tr w:rsidR="005178EF" w:rsidRPr="00EE47AD" w14:paraId="1436F2AF" w14:textId="77777777" w:rsidTr="005178EF">
        <w:trPr>
          <w:trHeight w:val="20"/>
        </w:trPr>
        <w:tc>
          <w:tcPr>
            <w:tcW w:w="0" w:type="auto"/>
            <w:tcBorders>
              <w:top w:val="nil"/>
              <w:bottom w:val="nil"/>
            </w:tcBorders>
          </w:tcPr>
          <w:p w14:paraId="7007FE0F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F08DF06" w14:textId="5CE871EC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</w:tcPr>
          <w:p w14:paraId="7DAA831A" w14:textId="2C6EE8CE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Lindner (2014)</w:t>
            </w:r>
            <w:hyperlink w:anchor="_ENREF_17" w:tooltip="Lindner, 2014 #1964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p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p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17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</w:tcPr>
          <w:p w14:paraId="11746DD1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-</w:t>
            </w:r>
          </w:p>
        </w:tc>
        <w:tc>
          <w:tcPr>
            <w:tcW w:w="720" w:type="pct"/>
          </w:tcPr>
          <w:p w14:paraId="3AA597A9" w14:textId="2FA2D4DA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Monitor: Internet-based CBT with telephone support</w:t>
            </w:r>
          </w:p>
        </w:tc>
        <w:tc>
          <w:tcPr>
            <w:tcW w:w="690" w:type="pct"/>
          </w:tcPr>
          <w:p w14:paraId="7DB7F2BA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7 weekly calls; 10 minutes/call</w:t>
            </w:r>
          </w:p>
        </w:tc>
        <w:tc>
          <w:tcPr>
            <w:tcW w:w="406" w:type="pct"/>
          </w:tcPr>
          <w:p w14:paraId="515D58E0" w14:textId="46D60845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19)</w:t>
            </w:r>
          </w:p>
        </w:tc>
        <w:tc>
          <w:tcPr>
            <w:tcW w:w="635" w:type="pct"/>
          </w:tcPr>
          <w:p w14:paraId="14E7BC97" w14:textId="01C0828F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Internet-delivered CBT modules, asynchronous messaging </w:t>
            </w:r>
            <w:r w:rsidRPr="00EE47AD">
              <w:rPr>
                <w:rFonts w:cs="Arial"/>
                <w:color w:val="000000"/>
                <w:sz w:val="16"/>
                <w:szCs w:val="16"/>
              </w:rPr>
              <w:t>(email)</w:t>
            </w:r>
          </w:p>
        </w:tc>
        <w:tc>
          <w:tcPr>
            <w:tcW w:w="735" w:type="pct"/>
          </w:tcPr>
          <w:p w14:paraId="145822AD" w14:textId="2942E1C6" w:rsidR="00F921E9" w:rsidRPr="00EE47AD" w:rsidRDefault="00F921E9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ternet-based CBT with email support (asynchronous messaging, 19)</w:t>
            </w:r>
          </w:p>
        </w:tc>
      </w:tr>
      <w:tr w:rsidR="005178EF" w:rsidRPr="00EE47AD" w14:paraId="445E570E" w14:textId="77777777" w:rsidTr="005178EF">
        <w:trPr>
          <w:trHeight w:val="53"/>
        </w:trPr>
        <w:tc>
          <w:tcPr>
            <w:tcW w:w="0" w:type="auto"/>
            <w:tcBorders>
              <w:top w:val="nil"/>
              <w:bottom w:val="nil"/>
            </w:tcBorders>
          </w:tcPr>
          <w:p w14:paraId="3662B464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C58915E" w14:textId="7CECDF65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</w:tcPr>
          <w:p w14:paraId="03AF3D2B" w14:textId="7A0ED32C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nderson (2018)</w:t>
            </w:r>
            <w:hyperlink w:anchor="_ENREF_18" w:tooltip="Anderson, 2018 #819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u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u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18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</w:tcPr>
          <w:p w14:paraId="10708344" w14:textId="3F9C295D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HIV/AIDS,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</w:rPr>
              <w:t xml:space="preserve"> Rural,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 xml:space="preserve"> BIPOC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§</w:t>
            </w:r>
          </w:p>
        </w:tc>
        <w:tc>
          <w:tcPr>
            <w:tcW w:w="720" w:type="pct"/>
          </w:tcPr>
          <w:p w14:paraId="47687EA0" w14:textId="2FAB0131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color w:val="000000"/>
                <w:sz w:val="16"/>
                <w:szCs w:val="16"/>
              </w:rPr>
              <w:t>Treat: UC</w:t>
            </w:r>
            <w:r w:rsidRPr="00EE47AD">
              <w:rPr>
                <w:rFonts w:cs="Arial"/>
                <w:sz w:val="16"/>
                <w:szCs w:val="16"/>
              </w:rPr>
              <w:t xml:space="preserve"> plus telephone-based therapy IPT </w:t>
            </w:r>
          </w:p>
        </w:tc>
        <w:tc>
          <w:tcPr>
            <w:tcW w:w="690" w:type="pct"/>
          </w:tcPr>
          <w:p w14:paraId="27C740F7" w14:textId="67B81508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Weekly for 9 weeks; 1 hour/session</w:t>
            </w:r>
          </w:p>
        </w:tc>
        <w:tc>
          <w:tcPr>
            <w:tcW w:w="406" w:type="pct"/>
          </w:tcPr>
          <w:p w14:paraId="38562658" w14:textId="7CFE2CF9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(75)</w:t>
            </w:r>
          </w:p>
        </w:tc>
        <w:tc>
          <w:tcPr>
            <w:tcW w:w="635" w:type="pct"/>
          </w:tcPr>
          <w:p w14:paraId="2213FCD4" w14:textId="5BDC953D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N/A</w:t>
            </w:r>
          </w:p>
        </w:tc>
        <w:tc>
          <w:tcPr>
            <w:tcW w:w="735" w:type="pct"/>
          </w:tcPr>
          <w:p w14:paraId="65568CA4" w14:textId="1628B2F0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UC (referred or directed to seek care as needed, 72)</w:t>
            </w:r>
          </w:p>
        </w:tc>
      </w:tr>
      <w:tr w:rsidR="005178EF" w:rsidRPr="00EE47AD" w14:paraId="1A8943BE" w14:textId="77777777" w:rsidTr="005178EF">
        <w:trPr>
          <w:trHeight w:val="20"/>
        </w:trPr>
        <w:tc>
          <w:tcPr>
            <w:tcW w:w="0" w:type="auto"/>
            <w:tcBorders>
              <w:top w:val="nil"/>
              <w:bottom w:val="nil"/>
            </w:tcBorders>
          </w:tcPr>
          <w:p w14:paraId="70AAE982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7CD1FFA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</w:tcPr>
          <w:p w14:paraId="4350AE7C" w14:textId="095DF6B4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Naik 2019</w:t>
            </w:r>
            <w:hyperlink w:anchor="_ENREF_19" w:tooltip="Naik, 2019 #455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5h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5h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19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</w:tcPr>
          <w:p w14:paraId="09429DC5" w14:textId="4A4CBCAA" w:rsidR="00F921E9" w:rsidRPr="00EE47AD" w:rsidRDefault="00321430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Diabetes,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 xml:space="preserve">‡ </w:t>
            </w:r>
            <w:r w:rsidR="00F921E9" w:rsidRPr="00EE47AD">
              <w:rPr>
                <w:rFonts w:cs="Arial"/>
                <w:sz w:val="16"/>
                <w:szCs w:val="16"/>
              </w:rPr>
              <w:t>Veterans,</w:t>
            </w:r>
            <w:r w:rsidR="00F921E9"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  <w:r w:rsidR="00F921E9" w:rsidRPr="00EE47AD">
              <w:rPr>
                <w:rFonts w:cs="Arial"/>
                <w:sz w:val="16"/>
                <w:szCs w:val="16"/>
              </w:rPr>
              <w:t xml:space="preserve"> BIPOC,</w:t>
            </w:r>
            <w:r w:rsidR="00F921E9" w:rsidRPr="00EE47AD">
              <w:rPr>
                <w:rFonts w:cs="Arial"/>
                <w:sz w:val="16"/>
                <w:szCs w:val="16"/>
                <w:vertAlign w:val="superscript"/>
              </w:rPr>
              <w:t>§</w:t>
            </w:r>
            <w:r w:rsidR="00F921E9" w:rsidRPr="00EE47AD">
              <w:rPr>
                <w:rFonts w:cs="Arial"/>
                <w:sz w:val="16"/>
                <w:szCs w:val="16"/>
              </w:rPr>
              <w:t xml:space="preserve"> older adults,</w:t>
            </w:r>
            <w:r w:rsidR="00F921E9" w:rsidRPr="00EE47AD">
              <w:rPr>
                <w:rFonts w:cs="Arial"/>
                <w:sz w:val="16"/>
                <w:szCs w:val="16"/>
                <w:vertAlign w:val="superscript"/>
              </w:rPr>
              <w:t>§</w:t>
            </w:r>
            <w:r w:rsidR="00F921E9" w:rsidRPr="00EE47AD">
              <w:rPr>
                <w:rFonts w:cs="Arial"/>
                <w:sz w:val="16"/>
                <w:szCs w:val="16"/>
              </w:rPr>
              <w:t xml:space="preserve"> have disabilities,</w:t>
            </w:r>
            <w:r w:rsidR="00F921E9" w:rsidRPr="00EE47AD">
              <w:rPr>
                <w:rFonts w:cs="Arial"/>
                <w:sz w:val="16"/>
                <w:szCs w:val="16"/>
                <w:vertAlign w:val="superscript"/>
              </w:rPr>
              <w:t>§</w:t>
            </w:r>
            <w:r w:rsidR="00F921E9" w:rsidRPr="00EE47AD">
              <w:rPr>
                <w:rFonts w:cs="Arial"/>
                <w:sz w:val="16"/>
                <w:szCs w:val="16"/>
              </w:rPr>
              <w:t xml:space="preserve"> low-income</w:t>
            </w:r>
            <w:r w:rsidR="00F921E9" w:rsidRPr="00EE47AD">
              <w:rPr>
                <w:rFonts w:cs="Arial"/>
                <w:sz w:val="16"/>
                <w:szCs w:val="16"/>
                <w:vertAlign w:val="superscript"/>
              </w:rPr>
              <w:t>§</w:t>
            </w:r>
            <w:r w:rsidR="00F921E9" w:rsidRPr="00EE47AD">
              <w:rPr>
                <w:rFonts w:cs="Arial"/>
                <w:sz w:val="16"/>
                <w:szCs w:val="16"/>
              </w:rPr>
              <w:t xml:space="preserve">  </w:t>
            </w:r>
          </w:p>
        </w:tc>
        <w:tc>
          <w:tcPr>
            <w:tcW w:w="720" w:type="pct"/>
          </w:tcPr>
          <w:p w14:paraId="5BAB566C" w14:textId="44630248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Treat: UC plus Healthy Outcomes Through Patient Empowerment intervention </w:t>
            </w:r>
          </w:p>
        </w:tc>
        <w:tc>
          <w:tcPr>
            <w:tcW w:w="690" w:type="pct"/>
          </w:tcPr>
          <w:p w14:paraId="571F4E7D" w14:textId="408F5D70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9 calls over 6 months; starting as 30–40 minutes and reduced to 15 minutes/session</w:t>
            </w:r>
          </w:p>
        </w:tc>
        <w:tc>
          <w:tcPr>
            <w:tcW w:w="406" w:type="pct"/>
          </w:tcPr>
          <w:p w14:paraId="671308C5" w14:textId="4795ECBC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Audio-only with supports (136) </w:t>
            </w:r>
          </w:p>
        </w:tc>
        <w:tc>
          <w:tcPr>
            <w:tcW w:w="635" w:type="pct"/>
          </w:tcPr>
          <w:p w14:paraId="604454F7" w14:textId="631F2B11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Workbooks to guide sessions and define and track progress </w:t>
            </w:r>
          </w:p>
        </w:tc>
        <w:tc>
          <w:tcPr>
            <w:tcW w:w="735" w:type="pct"/>
          </w:tcPr>
          <w:p w14:paraId="387C7B0C" w14:textId="4C558396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Enhanced UC (educational or community-based resource, 89)</w:t>
            </w:r>
          </w:p>
        </w:tc>
      </w:tr>
      <w:tr w:rsidR="005178EF" w:rsidRPr="00EE47AD" w14:paraId="3B222CA3" w14:textId="77777777" w:rsidTr="005178EF">
        <w:trPr>
          <w:trHeight w:val="20"/>
        </w:trPr>
        <w:tc>
          <w:tcPr>
            <w:tcW w:w="0" w:type="auto"/>
            <w:tcBorders>
              <w:top w:val="nil"/>
              <w:bottom w:val="nil"/>
            </w:tcBorders>
          </w:tcPr>
          <w:p w14:paraId="723E8801" w14:textId="5141356C" w:rsidR="00F921E9" w:rsidRPr="00EE47AD" w:rsidRDefault="00F921E9" w:rsidP="00F921E9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single" w:sz="2" w:space="0" w:color="auto"/>
            </w:tcBorders>
          </w:tcPr>
          <w:p w14:paraId="2C425010" w14:textId="76A70AB4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8" w:space="0" w:color="auto"/>
            </w:tcBorders>
          </w:tcPr>
          <w:p w14:paraId="63F478FC" w14:textId="6A5F7CFC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Lerner (2020)</w:t>
            </w:r>
            <w:hyperlink w:anchor="_ENREF_20" w:tooltip="Lerner, 2020 #1802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l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l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20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tcBorders>
              <w:bottom w:val="single" w:sz="8" w:space="0" w:color="auto"/>
            </w:tcBorders>
          </w:tcPr>
          <w:p w14:paraId="34D247AB" w14:textId="556F2BB0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Veterans,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 xml:space="preserve"> BIPOC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§</w:t>
            </w:r>
          </w:p>
          <w:p w14:paraId="02144916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  <w:tcBorders>
              <w:bottom w:val="single" w:sz="8" w:space="0" w:color="auto"/>
            </w:tcBorders>
          </w:tcPr>
          <w:p w14:paraId="5F447BED" w14:textId="3F851484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Treat: Integrated care plus Be Well at Work</w:t>
            </w:r>
          </w:p>
        </w:tc>
        <w:tc>
          <w:tcPr>
            <w:tcW w:w="690" w:type="pct"/>
            <w:tcBorders>
              <w:bottom w:val="single" w:sz="8" w:space="0" w:color="auto"/>
            </w:tcBorders>
          </w:tcPr>
          <w:p w14:paraId="61531002" w14:textId="1B4F54FC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8 visits over 4 months and 1 booster session; 50 minutes/session</w:t>
            </w:r>
          </w:p>
        </w:tc>
        <w:tc>
          <w:tcPr>
            <w:tcW w:w="406" w:type="pct"/>
            <w:tcBorders>
              <w:bottom w:val="single" w:sz="8" w:space="0" w:color="auto"/>
            </w:tcBorders>
          </w:tcPr>
          <w:p w14:paraId="2EAF1003" w14:textId="3E10361B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Hybrid with supports (139)</w:t>
            </w:r>
          </w:p>
        </w:tc>
        <w:tc>
          <w:tcPr>
            <w:tcW w:w="635" w:type="pct"/>
            <w:tcBorders>
              <w:bottom w:val="single" w:sz="8" w:space="0" w:color="auto"/>
            </w:tcBorders>
          </w:tcPr>
          <w:p w14:paraId="4A9A168F" w14:textId="572DAAFD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  <w:vertAlign w:val="superscript"/>
              </w:rPr>
            </w:pPr>
            <w:r w:rsidRPr="00EE47AD">
              <w:rPr>
                <w:rFonts w:cs="Arial"/>
                <w:sz w:val="16"/>
                <w:szCs w:val="16"/>
              </w:rPr>
              <w:t>Homework to test new strategies and integrate new strategies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735" w:type="pct"/>
            <w:tcBorders>
              <w:bottom w:val="single" w:sz="8" w:space="0" w:color="auto"/>
            </w:tcBorders>
          </w:tcPr>
          <w:p w14:paraId="199D1B04" w14:textId="0C50261F" w:rsidR="00F921E9" w:rsidRPr="00EE47AD" w:rsidRDefault="00F921E9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tegrated care (in-person care, 114)</w:t>
            </w:r>
          </w:p>
        </w:tc>
      </w:tr>
      <w:tr w:rsidR="005178EF" w:rsidRPr="00EE47AD" w14:paraId="5612F176" w14:textId="77777777" w:rsidTr="005178EF">
        <w:trPr>
          <w:trHeight w:val="20"/>
        </w:trPr>
        <w:tc>
          <w:tcPr>
            <w:tcW w:w="0" w:type="auto"/>
            <w:tcBorders>
              <w:top w:val="nil"/>
              <w:bottom w:val="nil"/>
            </w:tcBorders>
          </w:tcPr>
          <w:p w14:paraId="0DE2715A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2" w:space="0" w:color="auto"/>
              <w:bottom w:val="nil"/>
            </w:tcBorders>
          </w:tcPr>
          <w:p w14:paraId="43234171" w14:textId="3860B109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Replace other </w:t>
            </w:r>
            <w:r w:rsidR="005178EF" w:rsidRPr="00EE47AD">
              <w:rPr>
                <w:rFonts w:cs="Arial"/>
                <w:sz w:val="16"/>
                <w:szCs w:val="16"/>
              </w:rPr>
              <w:t>care</w:t>
            </w:r>
            <w:r w:rsidRPr="00EE47AD">
              <w:rPr>
                <w:rFonts w:cs="Arial"/>
                <w:sz w:val="16"/>
                <w:szCs w:val="16"/>
              </w:rPr>
              <w:t xml:space="preserve"> with audio</w:t>
            </w:r>
            <w:r w:rsidR="005178EF" w:rsidRPr="00EE47AD">
              <w:rPr>
                <w:rFonts w:cs="Arial"/>
                <w:sz w:val="16"/>
                <w:szCs w:val="16"/>
              </w:rPr>
              <w:t xml:space="preserve"> care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3A926B49" w14:textId="6A652377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legria (2014)</w:t>
            </w:r>
            <w:hyperlink w:anchor="_ENREF_21" w:tooltip="Alegría, 2014 #1289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s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s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21-23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tcBorders>
              <w:top w:val="single" w:sz="8" w:space="0" w:color="auto"/>
              <w:bottom w:val="nil"/>
            </w:tcBorders>
          </w:tcPr>
          <w:p w14:paraId="1E2AA431" w14:textId="57006DB3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Low-income,</w:t>
            </w:r>
            <w:r w:rsidRPr="00EE47AD">
              <w:rPr>
                <w:rFonts w:ascii="Sylfaen" w:hAnsi="Sylfaen" w:cs="Sylfaen"/>
                <w:sz w:val="16"/>
                <w:szCs w:val="16"/>
                <w:vertAlign w:val="superscript"/>
              </w:rPr>
              <w:t>ⴕ</w:t>
            </w:r>
            <w:r w:rsidRPr="00EE47AD">
              <w:rPr>
                <w:rFonts w:cs="Arial"/>
                <w:sz w:val="16"/>
                <w:szCs w:val="16"/>
              </w:rPr>
              <w:t xml:space="preserve"> Latino immigrants</w:t>
            </w:r>
            <w:r w:rsidRPr="00EE47AD">
              <w:rPr>
                <w:rFonts w:ascii="Sylfaen" w:hAnsi="Sylfaen" w:cs="Sylfaen"/>
                <w:sz w:val="16"/>
                <w:szCs w:val="16"/>
                <w:vertAlign w:val="superscript"/>
              </w:rPr>
              <w:t>ⴕ</w:t>
            </w:r>
          </w:p>
        </w:tc>
        <w:tc>
          <w:tcPr>
            <w:tcW w:w="720" w:type="pct"/>
            <w:tcBorders>
              <w:top w:val="single" w:sz="8" w:space="0" w:color="auto"/>
              <w:bottom w:val="nil"/>
            </w:tcBorders>
          </w:tcPr>
          <w:p w14:paraId="64E9A904" w14:textId="4F3AB028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Treat: Telephone Engagement and Counseling for Latinos </w:t>
            </w:r>
          </w:p>
        </w:tc>
        <w:tc>
          <w:tcPr>
            <w:tcW w:w="690" w:type="pct"/>
            <w:tcBorders>
              <w:top w:val="single" w:sz="8" w:space="0" w:color="auto"/>
              <w:bottom w:val="nil"/>
            </w:tcBorders>
          </w:tcPr>
          <w:p w14:paraId="7305E7A6" w14:textId="311AE31E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6–8 sessions over ~2 months; 45–50 minutes/session</w:t>
            </w:r>
          </w:p>
        </w:tc>
        <w:tc>
          <w:tcPr>
            <w:tcW w:w="406" w:type="pct"/>
            <w:tcBorders>
              <w:top w:val="single" w:sz="8" w:space="0" w:color="auto"/>
              <w:bottom w:val="nil"/>
            </w:tcBorders>
          </w:tcPr>
          <w:p w14:paraId="4494CC68" w14:textId="4E2EDF3A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87)</w:t>
            </w:r>
          </w:p>
        </w:tc>
        <w:tc>
          <w:tcPr>
            <w:tcW w:w="635" w:type="pct"/>
            <w:tcBorders>
              <w:top w:val="single" w:sz="8" w:space="0" w:color="auto"/>
              <w:bottom w:val="nil"/>
            </w:tcBorders>
          </w:tcPr>
          <w:p w14:paraId="1B728A6D" w14:textId="773690E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CBT workbook</w:t>
            </w:r>
          </w:p>
        </w:tc>
        <w:tc>
          <w:tcPr>
            <w:tcW w:w="735" w:type="pct"/>
            <w:tcBorders>
              <w:top w:val="single" w:sz="8" w:space="0" w:color="auto"/>
              <w:bottom w:val="single" w:sz="2" w:space="0" w:color="auto"/>
            </w:tcBorders>
          </w:tcPr>
          <w:p w14:paraId="14352681" w14:textId="0361F026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(1) UC (referred or directed to seek care as needed, 86)</w:t>
            </w:r>
          </w:p>
        </w:tc>
      </w:tr>
      <w:tr w:rsidR="005178EF" w:rsidRPr="00EE47AD" w14:paraId="047586DE" w14:textId="77777777" w:rsidTr="005178EF">
        <w:trPr>
          <w:trHeight w:val="20"/>
        </w:trPr>
        <w:tc>
          <w:tcPr>
            <w:tcW w:w="0" w:type="auto"/>
            <w:tcBorders>
              <w:top w:val="nil"/>
              <w:bottom w:val="nil"/>
            </w:tcBorders>
          </w:tcPr>
          <w:p w14:paraId="2691C30B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0F44035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75500878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566" w:type="pct"/>
            <w:tcBorders>
              <w:top w:val="nil"/>
              <w:bottom w:val="single" w:sz="8" w:space="0" w:color="auto"/>
            </w:tcBorders>
          </w:tcPr>
          <w:p w14:paraId="1A61CDEB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  <w:tcBorders>
              <w:top w:val="nil"/>
              <w:bottom w:val="single" w:sz="8" w:space="0" w:color="auto"/>
            </w:tcBorders>
          </w:tcPr>
          <w:p w14:paraId="3525809F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690" w:type="pct"/>
            <w:tcBorders>
              <w:top w:val="nil"/>
              <w:bottom w:val="single" w:sz="8" w:space="0" w:color="auto"/>
            </w:tcBorders>
          </w:tcPr>
          <w:p w14:paraId="7AC41BD7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406" w:type="pct"/>
            <w:tcBorders>
              <w:top w:val="nil"/>
              <w:bottom w:val="single" w:sz="8" w:space="0" w:color="auto"/>
            </w:tcBorders>
          </w:tcPr>
          <w:p w14:paraId="506CFD44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635" w:type="pct"/>
            <w:tcBorders>
              <w:top w:val="nil"/>
              <w:bottom w:val="single" w:sz="8" w:space="0" w:color="auto"/>
            </w:tcBorders>
          </w:tcPr>
          <w:p w14:paraId="003D04C8" w14:textId="77777777" w:rsidR="00F921E9" w:rsidRPr="00EE47AD" w:rsidRDefault="00F921E9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35" w:type="pct"/>
            <w:tcBorders>
              <w:top w:val="single" w:sz="2" w:space="0" w:color="auto"/>
              <w:bottom w:val="single" w:sz="8" w:space="0" w:color="auto"/>
            </w:tcBorders>
          </w:tcPr>
          <w:p w14:paraId="3FED0F6C" w14:textId="5F468997" w:rsidR="00F921E9" w:rsidRPr="00EE47AD" w:rsidRDefault="00F921E9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eastAsia="Times New Roman" w:cs="Arial"/>
                <w:color w:val="000000"/>
                <w:sz w:val="16"/>
                <w:szCs w:val="16"/>
              </w:rPr>
              <w:t xml:space="preserve">(2) </w:t>
            </w:r>
            <w:r w:rsidRPr="00EE47AD">
              <w:rPr>
                <w:rFonts w:cs="Arial"/>
                <w:sz w:val="16"/>
                <w:szCs w:val="16"/>
              </w:rPr>
              <w:t>Face-to-face Engagement and Counseling for Latinos (in-person care, 84)</w:t>
            </w:r>
          </w:p>
        </w:tc>
      </w:tr>
      <w:tr w:rsidR="005178EF" w:rsidRPr="00EE47AD" w14:paraId="3D516376" w14:textId="77777777" w:rsidTr="005178EF">
        <w:trPr>
          <w:trHeight w:val="223"/>
        </w:trPr>
        <w:tc>
          <w:tcPr>
            <w:tcW w:w="0" w:type="auto"/>
            <w:tcBorders>
              <w:top w:val="nil"/>
              <w:bottom w:val="nil"/>
            </w:tcBorders>
          </w:tcPr>
          <w:p w14:paraId="13AD95A3" w14:textId="7FC63E51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5525926" w14:textId="77777777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4332AC7E" w14:textId="0ED7B4FA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Kirkness (2017)</w:t>
            </w:r>
            <w:hyperlink w:anchor="_ENREF_24" w:tooltip="Kirkness, 2017 #763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tp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tp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24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tcBorders>
              <w:top w:val="single" w:sz="8" w:space="0" w:color="auto"/>
              <w:bottom w:val="nil"/>
            </w:tcBorders>
          </w:tcPr>
          <w:p w14:paraId="0A1045A1" w14:textId="7F485EC3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Post-stroke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</w:p>
        </w:tc>
        <w:tc>
          <w:tcPr>
            <w:tcW w:w="720" w:type="pct"/>
            <w:tcBorders>
              <w:top w:val="single" w:sz="8" w:space="0" w:color="auto"/>
              <w:bottom w:val="nil"/>
            </w:tcBorders>
          </w:tcPr>
          <w:p w14:paraId="2D4BDB86" w14:textId="6BBB508D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Treat: Brief telephone psychosocial-behavioral intervention</w:t>
            </w:r>
          </w:p>
        </w:tc>
        <w:tc>
          <w:tcPr>
            <w:tcW w:w="690" w:type="pct"/>
            <w:tcBorders>
              <w:top w:val="single" w:sz="8" w:space="0" w:color="auto"/>
              <w:bottom w:val="nil"/>
            </w:tcBorders>
          </w:tcPr>
          <w:p w14:paraId="523179B2" w14:textId="6F87CE9C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6 sessions; ranging from 10–80 minutes/session</w:t>
            </w:r>
          </w:p>
        </w:tc>
        <w:tc>
          <w:tcPr>
            <w:tcW w:w="406" w:type="pct"/>
            <w:tcBorders>
              <w:top w:val="single" w:sz="8" w:space="0" w:color="auto"/>
              <w:bottom w:val="nil"/>
            </w:tcBorders>
          </w:tcPr>
          <w:p w14:paraId="4F168F95" w14:textId="6D9C8107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37)</w:t>
            </w:r>
          </w:p>
        </w:tc>
        <w:tc>
          <w:tcPr>
            <w:tcW w:w="635" w:type="pct"/>
            <w:tcBorders>
              <w:top w:val="single" w:sz="8" w:space="0" w:color="auto"/>
              <w:bottom w:val="nil"/>
            </w:tcBorders>
          </w:tcPr>
          <w:p w14:paraId="2F8F32E1" w14:textId="24CEA22A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Manual outlining intervention content</w:t>
            </w:r>
          </w:p>
        </w:tc>
        <w:tc>
          <w:tcPr>
            <w:tcW w:w="735" w:type="pct"/>
            <w:tcBorders>
              <w:top w:val="single" w:sz="8" w:space="0" w:color="auto"/>
              <w:bottom w:val="single" w:sz="2" w:space="0" w:color="auto"/>
            </w:tcBorders>
          </w:tcPr>
          <w:p w14:paraId="239F9CDC" w14:textId="634B68A9" w:rsidR="008A4F03" w:rsidRPr="00EE47AD" w:rsidRDefault="008A4F03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eastAsia="Times New Roman" w:cs="Arial"/>
                <w:sz w:val="16"/>
                <w:szCs w:val="16"/>
              </w:rPr>
              <w:t xml:space="preserve">(1) </w:t>
            </w:r>
            <w:r w:rsidRPr="00EE47AD">
              <w:rPr>
                <w:rFonts w:cs="Arial"/>
                <w:sz w:val="16"/>
                <w:szCs w:val="16"/>
              </w:rPr>
              <w:t>UC (referred or directed to seek care as needed, 28)</w:t>
            </w:r>
          </w:p>
        </w:tc>
      </w:tr>
      <w:tr w:rsidR="005178EF" w:rsidRPr="00EE47AD" w14:paraId="1275C4BA" w14:textId="77777777" w:rsidTr="005178EF">
        <w:trPr>
          <w:trHeight w:val="75"/>
        </w:trPr>
        <w:tc>
          <w:tcPr>
            <w:tcW w:w="0" w:type="auto"/>
            <w:tcBorders>
              <w:top w:val="nil"/>
              <w:bottom w:val="nil"/>
            </w:tcBorders>
          </w:tcPr>
          <w:p w14:paraId="0F0D7020" w14:textId="77777777" w:rsidR="00DC1A27" w:rsidRPr="00EE47AD" w:rsidRDefault="00DC1A2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19330FA" w14:textId="77777777" w:rsidR="00DC1A27" w:rsidRPr="00EE47AD" w:rsidRDefault="00DC1A2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14:paraId="56CAA6E2" w14:textId="77777777" w:rsidR="00DC1A27" w:rsidRPr="00EE47AD" w:rsidRDefault="00DC1A2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566" w:type="pct"/>
            <w:tcBorders>
              <w:top w:val="nil"/>
            </w:tcBorders>
          </w:tcPr>
          <w:p w14:paraId="3771118E" w14:textId="77777777" w:rsidR="00DC1A27" w:rsidRPr="00EE47AD" w:rsidRDefault="00DC1A2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  <w:tcBorders>
              <w:top w:val="nil"/>
            </w:tcBorders>
          </w:tcPr>
          <w:p w14:paraId="07BB4C2E" w14:textId="77777777" w:rsidR="00DC1A27" w:rsidRPr="00EE47AD" w:rsidRDefault="00DC1A2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690" w:type="pct"/>
            <w:tcBorders>
              <w:top w:val="nil"/>
            </w:tcBorders>
          </w:tcPr>
          <w:p w14:paraId="37664126" w14:textId="77777777" w:rsidR="00DC1A27" w:rsidRPr="00EE47AD" w:rsidRDefault="00DC1A2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406" w:type="pct"/>
            <w:tcBorders>
              <w:top w:val="nil"/>
            </w:tcBorders>
          </w:tcPr>
          <w:p w14:paraId="68DE30BC" w14:textId="77777777" w:rsidR="00DC1A27" w:rsidRPr="00EE47AD" w:rsidRDefault="00DC1A2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635" w:type="pct"/>
            <w:tcBorders>
              <w:top w:val="nil"/>
            </w:tcBorders>
          </w:tcPr>
          <w:p w14:paraId="2F0085A6" w14:textId="77777777" w:rsidR="00DC1A27" w:rsidRPr="00EE47AD" w:rsidRDefault="00DC1A2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35" w:type="pct"/>
            <w:tcBorders>
              <w:top w:val="single" w:sz="2" w:space="0" w:color="auto"/>
              <w:bottom w:val="single" w:sz="2" w:space="0" w:color="auto"/>
            </w:tcBorders>
          </w:tcPr>
          <w:p w14:paraId="4213F39E" w14:textId="6CD161A2" w:rsidR="00DC1A27" w:rsidRPr="00EE47AD" w:rsidRDefault="00DC1A27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eastAsia="Times New Roman" w:cs="Arial"/>
                <w:sz w:val="16"/>
                <w:szCs w:val="16"/>
              </w:rPr>
              <w:t xml:space="preserve">(2) </w:t>
            </w:r>
            <w:r w:rsidRPr="00EE47AD">
              <w:rPr>
                <w:rFonts w:cs="Arial"/>
                <w:sz w:val="16"/>
                <w:szCs w:val="16"/>
              </w:rPr>
              <w:t>Brief in-person psychosocial-behavioral intervention (in-person care, 35)</w:t>
            </w:r>
          </w:p>
        </w:tc>
      </w:tr>
      <w:tr w:rsidR="005178EF" w:rsidRPr="00EE47AD" w14:paraId="64B01AE8" w14:textId="77777777" w:rsidTr="005178EF">
        <w:trPr>
          <w:trHeight w:val="20"/>
        </w:trPr>
        <w:tc>
          <w:tcPr>
            <w:tcW w:w="0" w:type="auto"/>
            <w:tcBorders>
              <w:top w:val="nil"/>
              <w:bottom w:val="single" w:sz="2" w:space="0" w:color="auto"/>
            </w:tcBorders>
          </w:tcPr>
          <w:p w14:paraId="4483FC33" w14:textId="77777777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single" w:sz="2" w:space="0" w:color="auto"/>
            </w:tcBorders>
          </w:tcPr>
          <w:p w14:paraId="3C0B5AD0" w14:textId="4E5A1C19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2" w:space="0" w:color="auto"/>
            </w:tcBorders>
          </w:tcPr>
          <w:p w14:paraId="166F1AA1" w14:textId="2248BB0A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Himelhoch (2013)</w:t>
            </w:r>
            <w:hyperlink w:anchor="_ENREF_25" w:tooltip="Himelhoch, 2013 #1499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hp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hp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25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tcBorders>
              <w:bottom w:val="single" w:sz="2" w:space="0" w:color="auto"/>
            </w:tcBorders>
          </w:tcPr>
          <w:p w14:paraId="3F5D4DC2" w14:textId="480E3946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HIV/AIDS,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</w:rPr>
              <w:t xml:space="preserve"> low-income,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</w:rPr>
              <w:t xml:space="preserve"> BIPOC</w:t>
            </w:r>
            <w:r w:rsidRPr="00EE47AD">
              <w:rPr>
                <w:rFonts w:ascii="Sylfaen" w:hAnsi="Sylfaen" w:cs="Sylfaen"/>
                <w:sz w:val="16"/>
                <w:szCs w:val="16"/>
                <w:vertAlign w:val="superscript"/>
              </w:rPr>
              <w:t>ⴕ</w:t>
            </w:r>
            <w:r w:rsidRPr="00EE47AD">
              <w:rPr>
                <w:rFonts w:cs="Arial"/>
                <w:sz w:val="16"/>
                <w:szCs w:val="16"/>
              </w:rPr>
              <w:t xml:space="preserve"> </w:t>
            </w:r>
          </w:p>
        </w:tc>
        <w:tc>
          <w:tcPr>
            <w:tcW w:w="720" w:type="pct"/>
            <w:tcBorders>
              <w:bottom w:val="single" w:sz="2" w:space="0" w:color="auto"/>
            </w:tcBorders>
          </w:tcPr>
          <w:p w14:paraId="797CD8F3" w14:textId="23DE90B7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Treat: Telephone-based CBT </w:t>
            </w:r>
          </w:p>
        </w:tc>
        <w:tc>
          <w:tcPr>
            <w:tcW w:w="690" w:type="pct"/>
            <w:tcBorders>
              <w:bottom w:val="single" w:sz="2" w:space="0" w:color="auto"/>
            </w:tcBorders>
          </w:tcPr>
          <w:p w14:paraId="459BDB70" w14:textId="77777777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11 sessions over 14 weeks; 45 minutes/session</w:t>
            </w:r>
          </w:p>
        </w:tc>
        <w:tc>
          <w:tcPr>
            <w:tcW w:w="406" w:type="pct"/>
            <w:tcBorders>
              <w:bottom w:val="single" w:sz="2" w:space="0" w:color="auto"/>
            </w:tcBorders>
          </w:tcPr>
          <w:p w14:paraId="7FE64FA2" w14:textId="6F8BC137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16)</w:t>
            </w:r>
          </w:p>
        </w:tc>
        <w:tc>
          <w:tcPr>
            <w:tcW w:w="635" w:type="pct"/>
            <w:tcBorders>
              <w:bottom w:val="single" w:sz="2" w:space="0" w:color="auto"/>
            </w:tcBorders>
          </w:tcPr>
          <w:p w14:paraId="073E2697" w14:textId="0CBB1376" w:rsidR="008A4F03" w:rsidRPr="00EE47AD" w:rsidRDefault="008A4F03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CBT workbook</w:t>
            </w:r>
          </w:p>
        </w:tc>
        <w:tc>
          <w:tcPr>
            <w:tcW w:w="735" w:type="pct"/>
            <w:tcBorders>
              <w:top w:val="single" w:sz="2" w:space="0" w:color="auto"/>
              <w:bottom w:val="single" w:sz="2" w:space="0" w:color="auto"/>
            </w:tcBorders>
          </w:tcPr>
          <w:p w14:paraId="55D4EDB5" w14:textId="6F1395A6" w:rsidR="008A4F03" w:rsidRPr="00EE47AD" w:rsidRDefault="008A4F03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Face-to-face psychotherapy (in-person care, 18)</w:t>
            </w:r>
          </w:p>
        </w:tc>
      </w:tr>
      <w:tr w:rsidR="005178EF" w:rsidRPr="00EE47AD" w14:paraId="536B7BC9" w14:textId="77777777" w:rsidTr="005178EF">
        <w:trPr>
          <w:trHeight w:val="20"/>
        </w:trPr>
        <w:tc>
          <w:tcPr>
            <w:tcW w:w="0" w:type="auto"/>
            <w:tcBorders>
              <w:top w:val="single" w:sz="2" w:space="0" w:color="auto"/>
              <w:bottom w:val="single" w:sz="8" w:space="0" w:color="auto"/>
            </w:tcBorders>
          </w:tcPr>
          <w:p w14:paraId="53053489" w14:textId="614FFAC2" w:rsidR="008A4F03" w:rsidRPr="00EE47AD" w:rsidRDefault="005178EF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lastRenderedPageBreak/>
              <w:t>Depression (continued)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8" w:space="0" w:color="auto"/>
            </w:tcBorders>
          </w:tcPr>
          <w:p w14:paraId="65F97933" w14:textId="61D04B65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2" w:space="0" w:color="auto"/>
            </w:tcBorders>
          </w:tcPr>
          <w:p w14:paraId="09BD4816" w14:textId="7BA198FD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Mohr (2012)</w:t>
            </w:r>
            <w:hyperlink w:anchor="_ENREF_26" w:tooltip="Mohr, 2012 #2174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v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v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26-30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tcBorders>
              <w:top w:val="single" w:sz="2" w:space="0" w:color="auto"/>
            </w:tcBorders>
          </w:tcPr>
          <w:p w14:paraId="3D831F14" w14:textId="77777777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>BIPOC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§</w:t>
            </w:r>
          </w:p>
          <w:p w14:paraId="6A4C06BF" w14:textId="77777777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  <w:tcBorders>
              <w:top w:val="single" w:sz="2" w:space="0" w:color="auto"/>
            </w:tcBorders>
          </w:tcPr>
          <w:p w14:paraId="01ABCE58" w14:textId="0DB3AEA0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Treat: Telephone-based CBT</w:t>
            </w:r>
          </w:p>
        </w:tc>
        <w:tc>
          <w:tcPr>
            <w:tcW w:w="690" w:type="pct"/>
            <w:tcBorders>
              <w:top w:val="single" w:sz="2" w:space="0" w:color="auto"/>
            </w:tcBorders>
          </w:tcPr>
          <w:p w14:paraId="3717AA3C" w14:textId="1658208F" w:rsidR="008A4F03" w:rsidRPr="00EE47AD" w:rsidRDefault="008A4F03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18 sessions over 18 weeks; 45 minutes/session</w:t>
            </w:r>
          </w:p>
        </w:tc>
        <w:tc>
          <w:tcPr>
            <w:tcW w:w="406" w:type="pct"/>
            <w:tcBorders>
              <w:top w:val="single" w:sz="2" w:space="0" w:color="auto"/>
            </w:tcBorders>
          </w:tcPr>
          <w:p w14:paraId="532C1651" w14:textId="21E5AD9B" w:rsidR="008A4F03" w:rsidRPr="00EE47AD" w:rsidRDefault="008A4F0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163)</w:t>
            </w:r>
          </w:p>
        </w:tc>
        <w:tc>
          <w:tcPr>
            <w:tcW w:w="635" w:type="pct"/>
            <w:tcBorders>
              <w:top w:val="single" w:sz="2" w:space="0" w:color="auto"/>
            </w:tcBorders>
          </w:tcPr>
          <w:p w14:paraId="21EA9658" w14:textId="67917B17" w:rsidR="008A4F03" w:rsidRPr="00EE47AD" w:rsidRDefault="008A4F03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CBT workbook</w:t>
            </w:r>
          </w:p>
        </w:tc>
        <w:tc>
          <w:tcPr>
            <w:tcW w:w="735" w:type="pct"/>
            <w:tcBorders>
              <w:top w:val="single" w:sz="2" w:space="0" w:color="auto"/>
            </w:tcBorders>
          </w:tcPr>
          <w:p w14:paraId="3A75C74C" w14:textId="6C899526" w:rsidR="008A4F03" w:rsidRPr="00EE47AD" w:rsidRDefault="008A4F03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Face-to-face CBT (in-person care, 162)</w:t>
            </w:r>
          </w:p>
        </w:tc>
      </w:tr>
      <w:tr w:rsidR="005178EF" w:rsidRPr="00EE47AD" w14:paraId="4BAAC930" w14:textId="77777777" w:rsidTr="005178EF">
        <w:trPr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bottom w:val="nil"/>
            </w:tcBorders>
          </w:tcPr>
          <w:p w14:paraId="6C226A94" w14:textId="19D7528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bookmarkStart w:id="1" w:name="_Hlk85566688"/>
            <w:bookmarkStart w:id="2" w:name="_Hlk85572166"/>
            <w:r w:rsidRPr="00EE47AD">
              <w:rPr>
                <w:rFonts w:cs="Arial"/>
                <w:sz w:val="16"/>
                <w:szCs w:val="16"/>
              </w:rPr>
              <w:t>Post-traumatic stress disorder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6B7484F7" w14:textId="1256F000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Supplement with audio care</w:t>
            </w:r>
          </w:p>
        </w:tc>
        <w:tc>
          <w:tcPr>
            <w:tcW w:w="0" w:type="auto"/>
            <w:tcBorders>
              <w:bottom w:val="single" w:sz="8" w:space="0" w:color="auto"/>
            </w:tcBorders>
          </w:tcPr>
          <w:p w14:paraId="7F5FABEB" w14:textId="0AF135A9" w:rsidR="005178EF" w:rsidRPr="00EE47AD" w:rsidRDefault="005178EF" w:rsidP="005178E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Rosen (2013)</w:t>
            </w:r>
            <w:hyperlink w:anchor="_ENREF_31" w:tooltip="Rosen, 2013 #1561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Jv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Jv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31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tcBorders>
              <w:bottom w:val="single" w:sz="8" w:space="0" w:color="auto"/>
            </w:tcBorders>
          </w:tcPr>
          <w:p w14:paraId="5C105871" w14:textId="5E433488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patient treatment,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</w:rPr>
              <w:t xml:space="preserve"> Veterans,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</w:rPr>
              <w:t xml:space="preserve"> 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>BIPOC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§</w:t>
            </w:r>
          </w:p>
        </w:tc>
        <w:tc>
          <w:tcPr>
            <w:tcW w:w="720" w:type="pct"/>
            <w:tcBorders>
              <w:bottom w:val="single" w:sz="8" w:space="0" w:color="auto"/>
            </w:tcBorders>
          </w:tcPr>
          <w:p w14:paraId="7A1DCA41" w14:textId="5A72D2DF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  <w:highlight w:val="yellow"/>
              </w:rPr>
            </w:pPr>
            <w:r w:rsidRPr="00EE47AD">
              <w:rPr>
                <w:rFonts w:cs="Arial"/>
                <w:sz w:val="16"/>
                <w:szCs w:val="16"/>
              </w:rPr>
              <w:t>Transition: UC plus telephone monitoring and support</w:t>
            </w:r>
          </w:p>
        </w:tc>
        <w:tc>
          <w:tcPr>
            <w:tcW w:w="690" w:type="pct"/>
            <w:tcBorders>
              <w:bottom w:val="single" w:sz="8" w:space="0" w:color="auto"/>
            </w:tcBorders>
          </w:tcPr>
          <w:p w14:paraId="63E50C55" w14:textId="77777777" w:rsidR="005178EF" w:rsidRPr="00EE47AD" w:rsidRDefault="005178EF" w:rsidP="005178E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6 calls over 3 months after; average 16.4 minutes/call </w:t>
            </w:r>
          </w:p>
        </w:tc>
        <w:tc>
          <w:tcPr>
            <w:tcW w:w="406" w:type="pct"/>
            <w:tcBorders>
              <w:bottom w:val="single" w:sz="8" w:space="0" w:color="auto"/>
            </w:tcBorders>
          </w:tcPr>
          <w:p w14:paraId="6A04F97A" w14:textId="412DD5F6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412)</w:t>
            </w:r>
          </w:p>
        </w:tc>
        <w:tc>
          <w:tcPr>
            <w:tcW w:w="635" w:type="pct"/>
            <w:tcBorders>
              <w:bottom w:val="single" w:sz="8" w:space="0" w:color="auto"/>
            </w:tcBorders>
          </w:tcPr>
          <w:p w14:paraId="6517084C" w14:textId="7E4CF94D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Referral</w:t>
            </w:r>
          </w:p>
        </w:tc>
        <w:tc>
          <w:tcPr>
            <w:tcW w:w="735" w:type="pct"/>
            <w:tcBorders>
              <w:bottom w:val="single" w:sz="8" w:space="0" w:color="auto"/>
            </w:tcBorders>
          </w:tcPr>
          <w:p w14:paraId="20C1F398" w14:textId="31023B39" w:rsidR="005178EF" w:rsidRPr="00EE47AD" w:rsidRDefault="005178EF" w:rsidP="005178E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UC (referred or directed to seek care as needed, 425)</w:t>
            </w:r>
          </w:p>
        </w:tc>
      </w:tr>
      <w:tr w:rsidR="005178EF" w:rsidRPr="00EE47AD" w14:paraId="5CFADB9F" w14:textId="77777777" w:rsidTr="005178EF">
        <w:trPr>
          <w:trHeight w:val="20"/>
        </w:trPr>
        <w:tc>
          <w:tcPr>
            <w:tcW w:w="0" w:type="auto"/>
            <w:vMerge/>
            <w:tcBorders>
              <w:top w:val="single" w:sz="8" w:space="0" w:color="auto"/>
              <w:bottom w:val="nil"/>
            </w:tcBorders>
          </w:tcPr>
          <w:p w14:paraId="71F50E67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966E150" w14:textId="53FD3D1C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2" w:space="0" w:color="auto"/>
            </w:tcBorders>
          </w:tcPr>
          <w:p w14:paraId="613668B2" w14:textId="5096C4CB" w:rsidR="00033337" w:rsidRPr="00EE47AD" w:rsidRDefault="00033337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Rosen (2017)</w:t>
            </w:r>
            <w:hyperlink w:anchor="_ENREF_32" w:tooltip="Rosen, 2017 #949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Jv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Jv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32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tcBorders>
              <w:top w:val="single" w:sz="8" w:space="0" w:color="auto"/>
              <w:bottom w:val="single" w:sz="2" w:space="0" w:color="auto"/>
            </w:tcBorders>
          </w:tcPr>
          <w:p w14:paraId="7F5B686D" w14:textId="2328A32F" w:rsidR="00033337" w:rsidRPr="00EE47AD" w:rsidRDefault="00FC13DA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Veterans,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</w:rPr>
              <w:t xml:space="preserve"> </w:t>
            </w:r>
            <w:r w:rsidR="00033337" w:rsidRPr="00EE47AD">
              <w:rPr>
                <w:rFonts w:cs="Arial"/>
                <w:sz w:val="16"/>
                <w:szCs w:val="16"/>
              </w:rPr>
              <w:t>BIPOC</w:t>
            </w:r>
            <w:r w:rsidR="00033337" w:rsidRPr="00EE47AD">
              <w:rPr>
                <w:rFonts w:ascii="Sylfaen" w:hAnsi="Sylfaen" w:cs="Sylfaen"/>
                <w:sz w:val="16"/>
                <w:szCs w:val="16"/>
                <w:vertAlign w:val="superscript"/>
              </w:rPr>
              <w:t>ⴕ</w:t>
            </w:r>
            <w:r w:rsidR="00033337" w:rsidRPr="00EE47AD">
              <w:rPr>
                <w:rFonts w:cs="Arial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720" w:type="pct"/>
            <w:tcBorders>
              <w:top w:val="single" w:sz="8" w:space="0" w:color="auto"/>
              <w:bottom w:val="single" w:sz="2" w:space="0" w:color="auto"/>
            </w:tcBorders>
          </w:tcPr>
          <w:p w14:paraId="70C20FC9" w14:textId="0210AD20" w:rsidR="00033337" w:rsidRPr="00EE47AD" w:rsidRDefault="004B79A8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Transition</w:t>
            </w:r>
            <w:r w:rsidR="00EA1AE6" w:rsidRPr="00EE47AD">
              <w:rPr>
                <w:rFonts w:cs="Arial"/>
                <w:sz w:val="16"/>
                <w:szCs w:val="16"/>
              </w:rPr>
              <w:t xml:space="preserve">: </w:t>
            </w:r>
            <w:r w:rsidR="00033337" w:rsidRPr="00EE47AD">
              <w:rPr>
                <w:rFonts w:cs="Arial"/>
                <w:sz w:val="16"/>
                <w:szCs w:val="16"/>
              </w:rPr>
              <w:t>UC plus telephone care management</w:t>
            </w:r>
          </w:p>
        </w:tc>
        <w:tc>
          <w:tcPr>
            <w:tcW w:w="690" w:type="pct"/>
            <w:tcBorders>
              <w:top w:val="single" w:sz="8" w:space="0" w:color="auto"/>
              <w:bottom w:val="single" w:sz="2" w:space="0" w:color="auto"/>
            </w:tcBorders>
          </w:tcPr>
          <w:p w14:paraId="5FE48B54" w14:textId="77777777" w:rsidR="00033337" w:rsidRPr="00EE47AD" w:rsidRDefault="00033337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6 calls over 3 months; average 25.1 minutes/call</w:t>
            </w:r>
          </w:p>
        </w:tc>
        <w:tc>
          <w:tcPr>
            <w:tcW w:w="406" w:type="pct"/>
            <w:tcBorders>
              <w:top w:val="single" w:sz="8" w:space="0" w:color="auto"/>
              <w:bottom w:val="single" w:sz="2" w:space="0" w:color="auto"/>
            </w:tcBorders>
          </w:tcPr>
          <w:p w14:paraId="70C01D98" w14:textId="16761CEE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Hybrid (191)</w:t>
            </w:r>
          </w:p>
        </w:tc>
        <w:tc>
          <w:tcPr>
            <w:tcW w:w="635" w:type="pct"/>
            <w:tcBorders>
              <w:top w:val="single" w:sz="8" w:space="0" w:color="auto"/>
              <w:bottom w:val="single" w:sz="2" w:space="0" w:color="auto"/>
            </w:tcBorders>
          </w:tcPr>
          <w:p w14:paraId="5DC1F25A" w14:textId="706F6874" w:rsidR="00033337" w:rsidRPr="00EE47AD" w:rsidRDefault="008C457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N/A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735" w:type="pct"/>
            <w:tcBorders>
              <w:top w:val="single" w:sz="8" w:space="0" w:color="auto"/>
              <w:bottom w:val="single" w:sz="2" w:space="0" w:color="auto"/>
            </w:tcBorders>
          </w:tcPr>
          <w:p w14:paraId="3DE38890" w14:textId="7253E5F7" w:rsidR="00033337" w:rsidRPr="00EE47AD" w:rsidRDefault="00033337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UC (in-person care, 165)</w:t>
            </w:r>
            <w:r w:rsidRPr="00EE47AD">
              <w:rPr>
                <w:rFonts w:cs="Arial"/>
                <w:sz w:val="16"/>
                <w:szCs w:val="16"/>
              </w:rPr>
              <w:br/>
            </w:r>
          </w:p>
        </w:tc>
      </w:tr>
      <w:tr w:rsidR="005178EF" w:rsidRPr="00EE47AD" w14:paraId="7CBA635B" w14:textId="77777777" w:rsidTr="005178EF">
        <w:trPr>
          <w:trHeight w:val="20"/>
        </w:trPr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2BF6468F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21FD9DBD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2" w:space="0" w:color="auto"/>
              <w:bottom w:val="single" w:sz="8" w:space="0" w:color="auto"/>
            </w:tcBorders>
          </w:tcPr>
          <w:p w14:paraId="19992192" w14:textId="18F38564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Gallegos (2015)</w:t>
            </w:r>
            <w:hyperlink w:anchor="_ENREF_33" w:tooltip="Gallegos, 2015 #1178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dh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dh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33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tcBorders>
              <w:top w:val="single" w:sz="2" w:space="0" w:color="auto"/>
              <w:bottom w:val="single" w:sz="8" w:space="0" w:color="auto"/>
            </w:tcBorders>
          </w:tcPr>
          <w:p w14:paraId="21789FFF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Veterans,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 xml:space="preserve">‡ 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>Rural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§</w:t>
            </w:r>
          </w:p>
          <w:p w14:paraId="22A9A393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  <w:tcBorders>
              <w:top w:val="single" w:sz="2" w:space="0" w:color="auto"/>
              <w:bottom w:val="single" w:sz="8" w:space="0" w:color="auto"/>
            </w:tcBorders>
          </w:tcPr>
          <w:p w14:paraId="60F50775" w14:textId="54CE5E9E" w:rsidR="00033337" w:rsidRPr="00EE47AD" w:rsidRDefault="0078593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Transition</w:t>
            </w:r>
            <w:r w:rsidR="00FF0883" w:rsidRPr="00EE47AD">
              <w:rPr>
                <w:rFonts w:cs="Arial"/>
                <w:sz w:val="16"/>
                <w:szCs w:val="16"/>
              </w:rPr>
              <w:t xml:space="preserve">: </w:t>
            </w:r>
            <w:r w:rsidR="00033337" w:rsidRPr="00EE47AD">
              <w:rPr>
                <w:rFonts w:cs="Arial"/>
                <w:sz w:val="16"/>
                <w:szCs w:val="16"/>
              </w:rPr>
              <w:t xml:space="preserve">Telephone-based CBT </w:t>
            </w:r>
          </w:p>
        </w:tc>
        <w:tc>
          <w:tcPr>
            <w:tcW w:w="690" w:type="pct"/>
            <w:tcBorders>
              <w:top w:val="single" w:sz="2" w:space="0" w:color="auto"/>
              <w:bottom w:val="single" w:sz="8" w:space="0" w:color="auto"/>
            </w:tcBorders>
          </w:tcPr>
          <w:p w14:paraId="332BF12A" w14:textId="01711F20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4 total sessions, at baseline, 1, 3, and 6 months; 45</w:t>
            </w:r>
            <w:r w:rsidR="008472B7" w:rsidRPr="00EE47AD">
              <w:rPr>
                <w:rFonts w:cs="Arial"/>
                <w:sz w:val="16"/>
                <w:szCs w:val="16"/>
              </w:rPr>
              <w:t>–</w:t>
            </w:r>
            <w:r w:rsidRPr="00EE47AD">
              <w:rPr>
                <w:rFonts w:cs="Arial"/>
                <w:sz w:val="16"/>
                <w:szCs w:val="16"/>
              </w:rPr>
              <w:t>60 minutes/session</w:t>
            </w:r>
          </w:p>
        </w:tc>
        <w:tc>
          <w:tcPr>
            <w:tcW w:w="406" w:type="pct"/>
            <w:tcBorders>
              <w:top w:val="single" w:sz="2" w:space="0" w:color="auto"/>
              <w:bottom w:val="single" w:sz="8" w:space="0" w:color="auto"/>
            </w:tcBorders>
          </w:tcPr>
          <w:p w14:paraId="37CFB40C" w14:textId="512A7B36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(123)</w:t>
            </w:r>
          </w:p>
        </w:tc>
        <w:tc>
          <w:tcPr>
            <w:tcW w:w="635" w:type="pct"/>
            <w:tcBorders>
              <w:top w:val="single" w:sz="2" w:space="0" w:color="auto"/>
              <w:bottom w:val="single" w:sz="8" w:space="0" w:color="auto"/>
            </w:tcBorders>
          </w:tcPr>
          <w:p w14:paraId="363AF764" w14:textId="65C59FEF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N/A</w:t>
            </w:r>
          </w:p>
        </w:tc>
        <w:tc>
          <w:tcPr>
            <w:tcW w:w="735" w:type="pct"/>
            <w:tcBorders>
              <w:top w:val="single" w:sz="2" w:space="0" w:color="auto"/>
              <w:bottom w:val="single" w:sz="8" w:space="0" w:color="auto"/>
            </w:tcBorders>
          </w:tcPr>
          <w:p w14:paraId="0F3198AA" w14:textId="69957215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Waitlist (no care, 150)</w:t>
            </w:r>
          </w:p>
        </w:tc>
      </w:tr>
      <w:tr w:rsidR="005178EF" w:rsidRPr="00EE47AD" w14:paraId="4E8264D6" w14:textId="77777777" w:rsidTr="005178EF">
        <w:trPr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</w:tcBorders>
          </w:tcPr>
          <w:p w14:paraId="1EC83E67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somnia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6EAE4AFB" w14:textId="0966B2B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Supplement with audio care</w:t>
            </w:r>
          </w:p>
        </w:tc>
        <w:tc>
          <w:tcPr>
            <w:tcW w:w="0" w:type="auto"/>
            <w:vMerge w:val="restart"/>
            <w:tcBorders>
              <w:top w:val="single" w:sz="8" w:space="0" w:color="auto"/>
            </w:tcBorders>
          </w:tcPr>
          <w:p w14:paraId="030EAE84" w14:textId="2330112C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Sunnhed (2020)</w:t>
            </w:r>
            <w:hyperlink w:anchor="_ENREF_34" w:tooltip="Sunnhed, 2020 #431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N1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N1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34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vMerge w:val="restart"/>
            <w:tcBorders>
              <w:top w:val="single" w:sz="8" w:space="0" w:color="auto"/>
            </w:tcBorders>
          </w:tcPr>
          <w:p w14:paraId="6549C129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-</w:t>
            </w:r>
          </w:p>
        </w:tc>
        <w:tc>
          <w:tcPr>
            <w:tcW w:w="720" w:type="pct"/>
            <w:tcBorders>
              <w:top w:val="single" w:sz="8" w:space="0" w:color="auto"/>
            </w:tcBorders>
          </w:tcPr>
          <w:p w14:paraId="59843F7A" w14:textId="049D4361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eastAsia="Times New Roman" w:cs="Arial"/>
                <w:sz w:val="16"/>
                <w:szCs w:val="16"/>
              </w:rPr>
              <w:t xml:space="preserve">(1) Monitor: </w:t>
            </w:r>
            <w:r w:rsidRPr="00EE47AD">
              <w:rPr>
                <w:rFonts w:cs="Arial"/>
                <w:sz w:val="16"/>
                <w:szCs w:val="16"/>
              </w:rPr>
              <w:t>Telephone-based cognitive therapy</w:t>
            </w:r>
          </w:p>
        </w:tc>
        <w:tc>
          <w:tcPr>
            <w:tcW w:w="690" w:type="pct"/>
            <w:tcBorders>
              <w:top w:val="single" w:sz="8" w:space="0" w:color="auto"/>
            </w:tcBorders>
          </w:tcPr>
          <w:p w14:paraId="41840649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Weekly for 10 weeks; 15 minutes/call </w:t>
            </w:r>
          </w:p>
        </w:tc>
        <w:tc>
          <w:tcPr>
            <w:tcW w:w="406" w:type="pct"/>
            <w:tcBorders>
              <w:top w:val="single" w:sz="8" w:space="0" w:color="auto"/>
            </w:tcBorders>
          </w:tcPr>
          <w:p w14:paraId="79E415E7" w14:textId="4C4092C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Audio-only with supports (72) </w:t>
            </w:r>
          </w:p>
        </w:tc>
        <w:tc>
          <w:tcPr>
            <w:tcW w:w="635" w:type="pct"/>
            <w:tcBorders>
              <w:top w:val="single" w:sz="8" w:space="0" w:color="auto"/>
            </w:tcBorders>
          </w:tcPr>
          <w:p w14:paraId="00F1E5A1" w14:textId="150848F8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ternet-delivered self-help program with corresponding exercises</w:t>
            </w:r>
          </w:p>
        </w:tc>
        <w:tc>
          <w:tcPr>
            <w:tcW w:w="735" w:type="pct"/>
            <w:tcBorders>
              <w:top w:val="single" w:sz="8" w:space="0" w:color="auto"/>
            </w:tcBorders>
          </w:tcPr>
          <w:p w14:paraId="22F28FC6" w14:textId="27A49A8F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Waitlist (no care, 74)</w:t>
            </w:r>
          </w:p>
        </w:tc>
      </w:tr>
      <w:tr w:rsidR="005178EF" w:rsidRPr="00EE47AD" w14:paraId="70DE7E3A" w14:textId="77777777" w:rsidTr="005178EF">
        <w:trPr>
          <w:trHeight w:val="125"/>
        </w:trPr>
        <w:tc>
          <w:tcPr>
            <w:tcW w:w="0" w:type="auto"/>
            <w:vMerge/>
          </w:tcPr>
          <w:p w14:paraId="7B6351A3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A9D34B7" w14:textId="3569EE19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14:paraId="2C3FC9A2" w14:textId="1CB298D0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566" w:type="pct"/>
            <w:vMerge/>
          </w:tcPr>
          <w:p w14:paraId="26272997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</w:tcPr>
          <w:p w14:paraId="4773423F" w14:textId="3977EB67" w:rsidR="00033337" w:rsidRPr="00EE47AD" w:rsidRDefault="00F03051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eastAsia="Times New Roman" w:cs="Arial"/>
                <w:sz w:val="16"/>
                <w:szCs w:val="16"/>
              </w:rPr>
              <w:t xml:space="preserve">(2) </w:t>
            </w:r>
            <w:r w:rsidR="00F23140" w:rsidRPr="00EE47AD">
              <w:rPr>
                <w:rFonts w:eastAsia="Times New Roman" w:cs="Arial"/>
                <w:sz w:val="16"/>
                <w:szCs w:val="16"/>
              </w:rPr>
              <w:t>Monitor:</w:t>
            </w:r>
            <w:r w:rsidR="00033337" w:rsidRPr="00EE47AD">
              <w:rPr>
                <w:rFonts w:eastAsia="Times New Roman" w:cs="Arial"/>
                <w:sz w:val="16"/>
                <w:szCs w:val="16"/>
              </w:rPr>
              <w:t xml:space="preserve"> </w:t>
            </w:r>
            <w:r w:rsidR="00033337" w:rsidRPr="00EE47AD">
              <w:rPr>
                <w:rFonts w:cs="Arial"/>
                <w:sz w:val="16"/>
                <w:szCs w:val="16"/>
              </w:rPr>
              <w:t>Telephone-based behavioral therapy</w:t>
            </w:r>
          </w:p>
        </w:tc>
        <w:tc>
          <w:tcPr>
            <w:tcW w:w="690" w:type="pct"/>
          </w:tcPr>
          <w:p w14:paraId="2BC1542A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Weekly for 10 weeks; 15 minutes/call</w:t>
            </w:r>
          </w:p>
        </w:tc>
        <w:tc>
          <w:tcPr>
            <w:tcW w:w="406" w:type="pct"/>
          </w:tcPr>
          <w:p w14:paraId="31F1FF56" w14:textId="644BBE99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73)</w:t>
            </w:r>
          </w:p>
        </w:tc>
        <w:tc>
          <w:tcPr>
            <w:tcW w:w="635" w:type="pct"/>
          </w:tcPr>
          <w:p w14:paraId="32C68A9A" w14:textId="1A4DB3A8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ternet-delivered self-help program with corresponding exercises</w:t>
            </w:r>
          </w:p>
        </w:tc>
        <w:tc>
          <w:tcPr>
            <w:tcW w:w="735" w:type="pct"/>
          </w:tcPr>
          <w:p w14:paraId="007703EE" w14:textId="0325FD23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Waitlist (no care, 74)</w:t>
            </w:r>
          </w:p>
        </w:tc>
      </w:tr>
      <w:tr w:rsidR="005178EF" w:rsidRPr="00EE47AD" w14:paraId="676BEE97" w14:textId="77777777" w:rsidTr="005178EF">
        <w:trPr>
          <w:trHeight w:val="20"/>
        </w:trPr>
        <w:tc>
          <w:tcPr>
            <w:tcW w:w="0" w:type="auto"/>
            <w:vMerge/>
          </w:tcPr>
          <w:p w14:paraId="229D5CD4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14:paraId="15E649FD" w14:textId="3BE016CA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</w:tcPr>
          <w:p w14:paraId="09FEE34C" w14:textId="7975E185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rnedt (2013)</w:t>
            </w:r>
            <w:hyperlink w:anchor="_ENREF_35" w:tooltip="Arnedt, 2013 #1524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y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y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35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</w:tcPr>
          <w:p w14:paraId="12628985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>BIPOC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§</w:t>
            </w:r>
          </w:p>
          <w:p w14:paraId="69425B8D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</w:tcPr>
          <w:p w14:paraId="31BF1ED1" w14:textId="0526CD8D" w:rsidR="00033337" w:rsidRPr="00EE47AD" w:rsidRDefault="00F23140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Treat</w:t>
            </w:r>
            <w:r w:rsidR="00B056D3" w:rsidRPr="00EE47AD">
              <w:rPr>
                <w:rFonts w:cs="Arial"/>
                <w:sz w:val="16"/>
                <w:szCs w:val="16"/>
              </w:rPr>
              <w:t xml:space="preserve">: </w:t>
            </w:r>
            <w:r w:rsidR="00033337" w:rsidRPr="00EE47AD">
              <w:rPr>
                <w:rFonts w:cs="Arial"/>
                <w:sz w:val="16"/>
                <w:szCs w:val="16"/>
              </w:rPr>
              <w:t xml:space="preserve">Telephone-based CBT for insomnia </w:t>
            </w:r>
          </w:p>
        </w:tc>
        <w:tc>
          <w:tcPr>
            <w:tcW w:w="690" w:type="pct"/>
          </w:tcPr>
          <w:p w14:paraId="0C0E15AA" w14:textId="6BC3BE5A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4</w:t>
            </w:r>
            <w:r w:rsidR="008472B7" w:rsidRPr="00EE47AD">
              <w:rPr>
                <w:rFonts w:cs="Arial"/>
                <w:sz w:val="16"/>
                <w:szCs w:val="16"/>
              </w:rPr>
              <w:t>–</w:t>
            </w:r>
            <w:r w:rsidRPr="00EE47AD">
              <w:rPr>
                <w:rFonts w:cs="Arial"/>
                <w:sz w:val="16"/>
                <w:szCs w:val="16"/>
              </w:rPr>
              <w:t>8 weekly sessions; 15-60 minutes/session</w:t>
            </w:r>
          </w:p>
        </w:tc>
        <w:tc>
          <w:tcPr>
            <w:tcW w:w="406" w:type="pct"/>
          </w:tcPr>
          <w:p w14:paraId="5803252C" w14:textId="48DBD969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15)</w:t>
            </w:r>
          </w:p>
        </w:tc>
        <w:tc>
          <w:tcPr>
            <w:tcW w:w="635" w:type="pct"/>
          </w:tcPr>
          <w:p w14:paraId="1361D727" w14:textId="4DB5F19E" w:rsidR="00033337" w:rsidRPr="00EE47AD" w:rsidRDefault="00033337" w:rsidP="00174CD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Mailed treatment modules</w:t>
            </w:r>
          </w:p>
        </w:tc>
        <w:tc>
          <w:tcPr>
            <w:tcW w:w="735" w:type="pct"/>
          </w:tcPr>
          <w:p w14:paraId="74226AE6" w14:textId="4E21EF50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formation pamphlet (educational resource, 15)</w:t>
            </w:r>
          </w:p>
        </w:tc>
      </w:tr>
      <w:tr w:rsidR="005178EF" w:rsidRPr="00EE47AD" w14:paraId="34BE9309" w14:textId="77777777" w:rsidTr="005178EF">
        <w:trPr>
          <w:trHeight w:val="20"/>
        </w:trPr>
        <w:tc>
          <w:tcPr>
            <w:tcW w:w="0" w:type="auto"/>
            <w:tcBorders>
              <w:bottom w:val="single" w:sz="8" w:space="0" w:color="auto"/>
            </w:tcBorders>
          </w:tcPr>
          <w:p w14:paraId="32AD0C92" w14:textId="3AC1E70D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Schizophrenia spectrum disorder</w:t>
            </w:r>
          </w:p>
        </w:tc>
        <w:tc>
          <w:tcPr>
            <w:tcW w:w="0" w:type="auto"/>
            <w:tcBorders>
              <w:bottom w:val="single" w:sz="8" w:space="0" w:color="auto"/>
            </w:tcBorders>
          </w:tcPr>
          <w:p w14:paraId="0E7429A8" w14:textId="6D01506B" w:rsidR="005178EF" w:rsidRPr="00EE47AD" w:rsidRDefault="005178EF" w:rsidP="005178E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Replace other care with audio care</w:t>
            </w:r>
          </w:p>
        </w:tc>
        <w:tc>
          <w:tcPr>
            <w:tcW w:w="0" w:type="auto"/>
          </w:tcPr>
          <w:p w14:paraId="33C7FE3A" w14:textId="402C83AE" w:rsidR="005178EF" w:rsidRPr="00EE47AD" w:rsidRDefault="005178EF" w:rsidP="005178E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Beebe (2017)</w:t>
            </w:r>
            <w:hyperlink w:anchor="_ENREF_36" w:tooltip="Beebe, 2017 #888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/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&lt;EndNote&gt;&lt;Cite ExcludeAuth="1" ExcludeYear="1"&gt;&lt;Author&gt;Beebe&lt;/Author&gt;&lt;Year&gt;2017&lt;/Year&gt;&lt;RecNum&gt;888&lt;/RecNum&gt;&lt;DisplayText&gt;&lt;style face="superscript"&gt;36&lt;/style&gt;&lt;/DisplayText&gt;&lt;record&gt;&lt;rec-number&gt;888&lt;/rec-number&gt;&lt;foreign-keys&gt;&lt;key app="EN" db-id="esv229dx3rrav4e905wx9sv2a0x2dw9deted"&gt;888&lt;/key&gt;&lt;/foreign-keys&gt;&lt;ref-type name="Journal Article"&gt;17&lt;/ref-type&gt;&lt;contributors&gt;&lt;authors&gt;&lt;author&gt;Beebe, L. H.&lt;/author&gt;&lt;author&gt;Smith, K.&lt;/author&gt;&lt;author&gt;Phillips, C.&lt;/author&gt;&lt;/authors&gt;&lt;/contributors&gt;&lt;titles&gt;&lt;title&gt;Effect of a telephone intervention on measures of psychiatric and nonpsychiatric medication adherence in outpatients with schizophrenia spectrum disorders&lt;/title&gt;&lt;secondary-title&gt;J Psychosoc Nurs Ment Health Serv&lt;/secondary-title&gt;&lt;/titles&gt;&lt;periodical&gt;&lt;full-title&gt;Journal of Psychosocial Nursing and Mental Health Services&lt;/full-title&gt;&lt;abbr-1&gt;J. Psychosoc. Nurs. Ment. Health Serv.&lt;/abbr-1&gt;&lt;abbr-2&gt;J Psychosoc Nurs Ment Health Serv&lt;/abbr-2&gt;&lt;abbr-3&gt;Journal of Psychosocial Nursing &amp;amp; Mental Health Services&lt;/abbr-3&gt;&lt;/periodical&gt;&lt;pages&gt;29-36&lt;/pages&gt;&lt;volume&gt;55&lt;/volume&gt;&lt;number&gt;1&lt;/number&gt;&lt;edition&gt;2017/01/31&lt;/edition&gt;&lt;keywords&gt;&lt;keyword&gt;Adult&lt;/keyword&gt;&lt;keyword&gt;Ambulatory Care/*psychology&lt;/keyword&gt;&lt;keyword&gt;Antipsychotic Agents/*administration &amp;amp; dosage/pharmacokinetics&lt;/keyword&gt;&lt;keyword&gt;Female&lt;/keyword&gt;&lt;keyword&gt;Humans&lt;/keyword&gt;&lt;keyword&gt;Male&lt;/keyword&gt;&lt;keyword&gt;Medication Adherence/*psychology&lt;/keyword&gt;&lt;keyword&gt;Middle Aged&lt;/keyword&gt;&lt;keyword&gt;Problem Solving&lt;/keyword&gt;&lt;keyword&gt;Psychotic Disorders/diagnosis/*nursing/psychology&lt;/keyword&gt;&lt;keyword&gt;*Reminder Systems&lt;/keyword&gt;&lt;keyword&gt;Schizophrenia/blood/diagnosis/*nursing&lt;/keyword&gt;&lt;keyword&gt;*Telephone&lt;/keyword&gt;&lt;/keywords&gt;&lt;dates&gt;&lt;year&gt;2017&lt;/year&gt;&lt;pub-dates&gt;&lt;date&gt;Jan 1&lt;/date&gt;&lt;/pub-dates&gt;&lt;/dates&gt;&lt;isbn&gt;0279-3695 (Print)&amp;#xD;0279-3695&lt;/isbn&gt;&lt;accession-num&gt;28135389&lt;/accession-num&gt;&lt;urls&gt;&lt;/urls&gt;&lt;electronic-resource-num&gt;10.3928/02793695-20170119-04&lt;/electronic-resource-num&gt;&lt;remote-database-provider&gt;NLM&lt;/remote-database-provider&gt;&lt;language&gt;eng&lt;/language&gt;&lt;/record&gt;&lt;/Cite&gt;&lt;/EndNote&gt;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36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</w:tcPr>
          <w:p w14:paraId="1A70D1F6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>BIPOC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§</w:t>
            </w:r>
          </w:p>
          <w:p w14:paraId="75338A81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</w:tcPr>
          <w:p w14:paraId="55556349" w14:textId="59F16CDF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Monitor: Telephone intervention problem solving</w:t>
            </w:r>
          </w:p>
        </w:tc>
        <w:tc>
          <w:tcPr>
            <w:tcW w:w="690" w:type="pct"/>
          </w:tcPr>
          <w:p w14:paraId="47CEBB10" w14:textId="77777777" w:rsidR="005178EF" w:rsidRPr="00EE47AD" w:rsidRDefault="005178EF" w:rsidP="005178E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Weekly; duration NR</w:t>
            </w:r>
          </w:p>
        </w:tc>
        <w:tc>
          <w:tcPr>
            <w:tcW w:w="406" w:type="pct"/>
          </w:tcPr>
          <w:p w14:paraId="701A80E4" w14:textId="3530653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(NR)</w:t>
            </w:r>
          </w:p>
        </w:tc>
        <w:tc>
          <w:tcPr>
            <w:tcW w:w="635" w:type="pct"/>
          </w:tcPr>
          <w:p w14:paraId="60EB42F5" w14:textId="69B2169D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N/A</w:t>
            </w:r>
          </w:p>
        </w:tc>
        <w:tc>
          <w:tcPr>
            <w:tcW w:w="735" w:type="pct"/>
          </w:tcPr>
          <w:p w14:paraId="3CA583D0" w14:textId="31ACB516" w:rsidR="005178EF" w:rsidRPr="00EE47AD" w:rsidRDefault="005178EF" w:rsidP="005178E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UC (in-person care, NR)</w:t>
            </w:r>
            <w:r w:rsidRPr="00EE47AD">
              <w:rPr>
                <w:rFonts w:cs="Arial"/>
                <w:sz w:val="16"/>
                <w:szCs w:val="16"/>
              </w:rPr>
              <w:br/>
            </w:r>
          </w:p>
        </w:tc>
      </w:tr>
      <w:tr w:rsidR="005178EF" w:rsidRPr="00EE47AD" w14:paraId="4F96FEC8" w14:textId="77777777" w:rsidTr="005178EF">
        <w:trPr>
          <w:trHeight w:val="224"/>
        </w:trPr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0E1B9D42" w14:textId="39079EFF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ny substance use disorder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371A45F6" w14:textId="0122F95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Supplement with audio care</w:t>
            </w:r>
          </w:p>
        </w:tc>
        <w:tc>
          <w:tcPr>
            <w:tcW w:w="0" w:type="auto"/>
          </w:tcPr>
          <w:p w14:paraId="546CB069" w14:textId="2B5EADFE" w:rsidR="005178EF" w:rsidRPr="00EE47AD" w:rsidRDefault="005178EF" w:rsidP="005178E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Timko (2019)</w:t>
            </w:r>
            <w:hyperlink w:anchor="_ENREF_37" w:tooltip="Timko, 2019 #587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Rp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Rp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37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</w:tcPr>
          <w:p w14:paraId="0CB646AB" w14:textId="54768B67" w:rsidR="005178EF" w:rsidRPr="00EE47AD" w:rsidRDefault="005178EF" w:rsidP="005178E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 xml:space="preserve">Inpatient </w:t>
            </w:r>
            <w:r w:rsidR="004F2B7E" w:rsidRPr="00EE47AD">
              <w:rPr>
                <w:rFonts w:cs="Arial"/>
                <w:sz w:val="16"/>
                <w:szCs w:val="16"/>
                <w:shd w:val="clear" w:color="auto" w:fill="FFFFFF"/>
              </w:rPr>
              <w:t>psychiatry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 xml:space="preserve"> </w:t>
            </w:r>
            <w:r w:rsidRPr="00EE47AD">
              <w:rPr>
                <w:rFonts w:cs="Arial"/>
                <w:sz w:val="16"/>
                <w:szCs w:val="16"/>
              </w:rPr>
              <w:t>treatment,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 xml:space="preserve"> veterans,</w:t>
            </w:r>
            <w:r w:rsidRPr="00EE47AD">
              <w:rPr>
                <w:rFonts w:cs="Arial"/>
                <w:sz w:val="16"/>
                <w:szCs w:val="16"/>
              </w:rPr>
              <w:t>*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 xml:space="preserve"> BIPOC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§</w:t>
            </w:r>
          </w:p>
        </w:tc>
        <w:tc>
          <w:tcPr>
            <w:tcW w:w="720" w:type="pct"/>
          </w:tcPr>
          <w:p w14:paraId="47C1B90E" w14:textId="1DEA826D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Transition: UC plus telephone monitoring</w:t>
            </w:r>
          </w:p>
        </w:tc>
        <w:tc>
          <w:tcPr>
            <w:tcW w:w="690" w:type="pct"/>
          </w:tcPr>
          <w:p w14:paraId="6DE52AFF" w14:textId="77777777" w:rsidR="005178EF" w:rsidRPr="00EE47AD" w:rsidRDefault="005178EF" w:rsidP="005178E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Weekly calls for 3 months; ~15 minutes/call</w:t>
            </w:r>
          </w:p>
        </w:tc>
        <w:tc>
          <w:tcPr>
            <w:tcW w:w="406" w:type="pct"/>
          </w:tcPr>
          <w:p w14:paraId="4F45D519" w14:textId="5B9D86A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(207)</w:t>
            </w:r>
          </w:p>
        </w:tc>
        <w:tc>
          <w:tcPr>
            <w:tcW w:w="635" w:type="pct"/>
          </w:tcPr>
          <w:p w14:paraId="0BAF5B78" w14:textId="0B4A5B38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N/A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735" w:type="pct"/>
          </w:tcPr>
          <w:p w14:paraId="35A32A35" w14:textId="707BE895" w:rsidR="005178EF" w:rsidRPr="00EE47AD" w:rsidRDefault="005178EF" w:rsidP="005178E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UC (in-person care, 199)</w:t>
            </w:r>
          </w:p>
        </w:tc>
      </w:tr>
      <w:tr w:rsidR="005178EF" w:rsidRPr="00EE47AD" w14:paraId="05AE534C" w14:textId="77777777" w:rsidTr="005178EF">
        <w:trPr>
          <w:trHeight w:val="107"/>
        </w:trPr>
        <w:tc>
          <w:tcPr>
            <w:tcW w:w="0" w:type="auto"/>
            <w:vMerge w:val="restart"/>
            <w:tcBorders>
              <w:top w:val="nil"/>
            </w:tcBorders>
          </w:tcPr>
          <w:p w14:paraId="6EB91C17" w14:textId="0697793A" w:rsidR="00856983" w:rsidRPr="00EE47AD" w:rsidRDefault="00856983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14:paraId="43482B75" w14:textId="58EAB98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</w:tcPr>
          <w:p w14:paraId="4E778B9A" w14:textId="2B1D7930" w:rsidR="00033337" w:rsidRPr="00EE47AD" w:rsidRDefault="00033337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Timko (2019)</w:t>
            </w:r>
            <w:hyperlink w:anchor="_ENREF_38" w:tooltip="Timko, 2019 #542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Rp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lRp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38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</w:tcPr>
          <w:p w14:paraId="5B33667D" w14:textId="788629FC" w:rsidR="00033337" w:rsidRPr="00EE47AD" w:rsidRDefault="00033337" w:rsidP="00174CDF">
            <w:pPr>
              <w:pStyle w:val="1-Tabletext"/>
              <w:rPr>
                <w:rFonts w:eastAsia="Times New Roman"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patient detoxification,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 xml:space="preserve"> veterans</w:t>
            </w:r>
            <w:r w:rsidRPr="00EE47AD">
              <w:rPr>
                <w:rFonts w:cs="Arial"/>
                <w:sz w:val="16"/>
                <w:szCs w:val="16"/>
              </w:rPr>
              <w:t>*</w:t>
            </w:r>
          </w:p>
        </w:tc>
        <w:tc>
          <w:tcPr>
            <w:tcW w:w="720" w:type="pct"/>
          </w:tcPr>
          <w:p w14:paraId="5DEFB78E" w14:textId="2D2B892D" w:rsidR="00033337" w:rsidRPr="00EE47AD" w:rsidRDefault="00B056D3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Transition: </w:t>
            </w:r>
            <w:r w:rsidR="00033337" w:rsidRPr="00EE47AD">
              <w:rPr>
                <w:rFonts w:cs="Arial"/>
                <w:sz w:val="16"/>
                <w:szCs w:val="16"/>
              </w:rPr>
              <w:t>UC plus enhanced telephone monitoring</w:t>
            </w:r>
          </w:p>
        </w:tc>
        <w:tc>
          <w:tcPr>
            <w:tcW w:w="690" w:type="pct"/>
          </w:tcPr>
          <w:p w14:paraId="50619CE0" w14:textId="3249DB8E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Weekly for 12 weeks; 15 minutes/call</w:t>
            </w:r>
          </w:p>
        </w:tc>
        <w:tc>
          <w:tcPr>
            <w:tcW w:w="406" w:type="pct"/>
          </w:tcPr>
          <w:p w14:paraId="7F4CF783" w14:textId="71CD42BF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(148)</w:t>
            </w:r>
          </w:p>
        </w:tc>
        <w:tc>
          <w:tcPr>
            <w:tcW w:w="635" w:type="pct"/>
          </w:tcPr>
          <w:p w14:paraId="4BCC127E" w14:textId="18E444C1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N/A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735" w:type="pct"/>
          </w:tcPr>
          <w:p w14:paraId="341E3399" w14:textId="082963F0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UC (in-person care, 150)</w:t>
            </w:r>
          </w:p>
        </w:tc>
      </w:tr>
      <w:tr w:rsidR="005178EF" w:rsidRPr="00EE47AD" w14:paraId="5DBB9288" w14:textId="77777777" w:rsidTr="005178EF">
        <w:trPr>
          <w:trHeight w:val="20"/>
        </w:trPr>
        <w:tc>
          <w:tcPr>
            <w:tcW w:w="0" w:type="auto"/>
            <w:vMerge/>
            <w:tcBorders>
              <w:bottom w:val="single" w:sz="8" w:space="0" w:color="auto"/>
            </w:tcBorders>
          </w:tcPr>
          <w:p w14:paraId="0BBE2E81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8" w:space="0" w:color="auto"/>
            </w:tcBorders>
          </w:tcPr>
          <w:p w14:paraId="46AD54F0" w14:textId="0F46104B" w:rsidR="005178EF" w:rsidRPr="00EE47AD" w:rsidRDefault="005178EF" w:rsidP="005178E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Replace other care with audio care</w:t>
            </w:r>
          </w:p>
        </w:tc>
        <w:tc>
          <w:tcPr>
            <w:tcW w:w="0" w:type="auto"/>
            <w:tcBorders>
              <w:bottom w:val="single" w:sz="8" w:space="0" w:color="auto"/>
            </w:tcBorders>
          </w:tcPr>
          <w:p w14:paraId="1A0ABE91" w14:textId="57CB8B00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McKellar (2012)</w:t>
            </w:r>
            <w:hyperlink w:anchor="_ENREF_39" w:tooltip="McKellar, 2012 #1597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VsbGFyPC9BdXRob3I+PFllYXI+MjAxMjwvWWVhcj48UmVjTnVtPjE1OTc8L1JlY051bT48RGlz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VsbGFyPC9BdXRob3I+PFllYXI+MjAxMjwvWWVhcj48UmVjTnVtPjE1OTc8L1JlY051bT48RGlz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39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tcBorders>
              <w:bottom w:val="single" w:sz="8" w:space="0" w:color="auto"/>
            </w:tcBorders>
          </w:tcPr>
          <w:p w14:paraId="293D80E4" w14:textId="272D3BFC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tensive outpatients,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 xml:space="preserve"> </w:t>
            </w:r>
            <w:r w:rsidRPr="00EE47AD">
              <w:rPr>
                <w:rFonts w:cs="Arial"/>
                <w:sz w:val="16"/>
                <w:szCs w:val="16"/>
              </w:rPr>
              <w:t>Veterans,</w:t>
            </w:r>
            <w:r w:rsidRPr="00EE47AD">
              <w:rPr>
                <w:rFonts w:ascii="Sylfaen" w:hAnsi="Sylfaen" w:cs="Sylfaen"/>
                <w:sz w:val="16"/>
                <w:szCs w:val="16"/>
                <w:vertAlign w:val="superscript"/>
              </w:rPr>
              <w:t>ⴕ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 xml:space="preserve"> 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>BIPOC,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§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</w:rPr>
              <w:t xml:space="preserve"> Rural</w:t>
            </w:r>
            <w:r w:rsidRPr="00EE47AD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§</w:t>
            </w:r>
          </w:p>
        </w:tc>
        <w:tc>
          <w:tcPr>
            <w:tcW w:w="720" w:type="pct"/>
            <w:tcBorders>
              <w:bottom w:val="single" w:sz="8" w:space="0" w:color="auto"/>
            </w:tcBorders>
          </w:tcPr>
          <w:p w14:paraId="13FFDA1E" w14:textId="24C98ABF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Transition: Telephone case monitoring</w:t>
            </w:r>
          </w:p>
          <w:p w14:paraId="378677DB" w14:textId="57F0871E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690" w:type="pct"/>
            <w:tcBorders>
              <w:bottom w:val="single" w:sz="8" w:space="0" w:color="auto"/>
            </w:tcBorders>
          </w:tcPr>
          <w:p w14:paraId="3CB0DBE8" w14:textId="4F6A7796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12 weekly calls; 10–15 minutes/call</w:t>
            </w:r>
          </w:p>
        </w:tc>
        <w:tc>
          <w:tcPr>
            <w:tcW w:w="406" w:type="pct"/>
            <w:tcBorders>
              <w:bottom w:val="single" w:sz="8" w:space="0" w:color="auto"/>
            </w:tcBorders>
          </w:tcPr>
          <w:p w14:paraId="67933AFE" w14:textId="07064306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213)</w:t>
            </w:r>
          </w:p>
        </w:tc>
        <w:tc>
          <w:tcPr>
            <w:tcW w:w="635" w:type="pct"/>
            <w:tcBorders>
              <w:bottom w:val="single" w:sz="8" w:space="0" w:color="auto"/>
            </w:tcBorders>
          </w:tcPr>
          <w:p w14:paraId="67F13AD4" w14:textId="6B16DFC3" w:rsidR="005178EF" w:rsidRPr="00EE47AD" w:rsidRDefault="005178EF" w:rsidP="005178E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Participant workbook</w:t>
            </w:r>
          </w:p>
        </w:tc>
        <w:tc>
          <w:tcPr>
            <w:tcW w:w="735" w:type="pct"/>
          </w:tcPr>
          <w:p w14:paraId="493DAA50" w14:textId="065BE75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UC (in-person group-based care, 454)</w:t>
            </w:r>
          </w:p>
        </w:tc>
      </w:tr>
      <w:tr w:rsidR="005178EF" w:rsidRPr="00EE47AD" w14:paraId="5E38DF47" w14:textId="77777777" w:rsidTr="00312976">
        <w:trPr>
          <w:trHeight w:val="53"/>
        </w:trPr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7FF15294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lcohol use disorder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0567F3B5" w14:textId="09137C32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Supplement with audio care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67F9FC89" w14:textId="2C1E2CF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Lucht (2021)</w:t>
            </w:r>
            <w:hyperlink w:anchor="_ENREF_40" w:tooltip="Lucht, 2021 #252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1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1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40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tcBorders>
              <w:top w:val="single" w:sz="8" w:space="0" w:color="auto"/>
              <w:bottom w:val="nil"/>
            </w:tcBorders>
          </w:tcPr>
          <w:p w14:paraId="7C5A0EE0" w14:textId="37903D5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patient detoxification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</w:rPr>
              <w:t xml:space="preserve"> </w:t>
            </w:r>
          </w:p>
        </w:tc>
        <w:tc>
          <w:tcPr>
            <w:tcW w:w="720" w:type="pct"/>
            <w:tcBorders>
              <w:top w:val="single" w:sz="8" w:space="0" w:color="auto"/>
              <w:bottom w:val="single" w:sz="8" w:space="0" w:color="auto"/>
            </w:tcBorders>
          </w:tcPr>
          <w:p w14:paraId="25F991ED" w14:textId="1CD3A41D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Transition: UC plus SMS intervention</w:t>
            </w:r>
            <w:r w:rsidRPr="00EE47AD">
              <w:rPr>
                <w:rFonts w:cs="Arial"/>
                <w:sz w:val="16"/>
                <w:szCs w:val="16"/>
              </w:rPr>
              <w:br/>
            </w:r>
          </w:p>
        </w:tc>
        <w:tc>
          <w:tcPr>
            <w:tcW w:w="690" w:type="pct"/>
            <w:tcBorders>
              <w:top w:val="single" w:sz="8" w:space="0" w:color="auto"/>
              <w:bottom w:val="single" w:sz="8" w:space="0" w:color="auto"/>
            </w:tcBorders>
          </w:tcPr>
          <w:p w14:paraId="725FEFF6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Calls dependent on participant responses to text messages; intended to be brief</w:t>
            </w:r>
          </w:p>
        </w:tc>
        <w:tc>
          <w:tcPr>
            <w:tcW w:w="406" w:type="pct"/>
            <w:tcBorders>
              <w:top w:val="single" w:sz="8" w:space="0" w:color="auto"/>
              <w:bottom w:val="single" w:sz="8" w:space="0" w:color="auto"/>
            </w:tcBorders>
          </w:tcPr>
          <w:p w14:paraId="221149B8" w14:textId="1645F082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Audio-only with supports (230)</w:t>
            </w:r>
          </w:p>
        </w:tc>
        <w:tc>
          <w:tcPr>
            <w:tcW w:w="635" w:type="pct"/>
            <w:tcBorders>
              <w:top w:val="single" w:sz="8" w:space="0" w:color="auto"/>
              <w:bottom w:val="single" w:sz="8" w:space="0" w:color="auto"/>
            </w:tcBorders>
          </w:tcPr>
          <w:p w14:paraId="6585996A" w14:textId="242106DE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Referral, asynchronous messaging (text messages)</w:t>
            </w:r>
          </w:p>
        </w:tc>
        <w:tc>
          <w:tcPr>
            <w:tcW w:w="735" w:type="pct"/>
            <w:tcBorders>
              <w:bottom w:val="single" w:sz="8" w:space="0" w:color="auto"/>
            </w:tcBorders>
          </w:tcPr>
          <w:p w14:paraId="0581C395" w14:textId="438E4C3B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UC (referred or directed to seek care as needed, 233)</w:t>
            </w:r>
          </w:p>
        </w:tc>
      </w:tr>
      <w:tr w:rsidR="005178EF" w:rsidRPr="00EE47AD" w14:paraId="2427ED4C" w14:textId="77777777" w:rsidTr="00312976">
        <w:trPr>
          <w:trHeight w:val="457"/>
        </w:trPr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6325CC91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  <w:p w14:paraId="46DA90D1" w14:textId="15FF4DE1" w:rsidR="003868B1" w:rsidRPr="00EE47AD" w:rsidRDefault="003868B1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D0CBC48" w14:textId="42977515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9F27C97" w14:textId="753EDF89" w:rsidR="00033337" w:rsidRPr="00EE47AD" w:rsidRDefault="00033337" w:rsidP="00174CDF">
            <w:pPr>
              <w:pStyle w:val="1-Tabletext"/>
              <w:rPr>
                <w:rFonts w:eastAsia="Times New Roman"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McKay (2022)</w:t>
            </w:r>
            <w:hyperlink w:anchor="_ENREF_41" w:tooltip="McKay, 2022 #82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yMjwvWWVhcj48UmVjTnVtPjgyPC9SZWNOdW0+PERpc3BsYXlU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yMjwvWWVhcj48UmVjTnVtPjgyPC9SZWNOdW0+PERpc3BsYXlU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41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  <w:p w14:paraId="76A27E73" w14:textId="40109083" w:rsidR="00856983" w:rsidRPr="00EE47AD" w:rsidRDefault="00856983" w:rsidP="00174CD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566" w:type="pct"/>
            <w:tcBorders>
              <w:top w:val="nil"/>
              <w:bottom w:val="single" w:sz="4" w:space="0" w:color="auto"/>
            </w:tcBorders>
          </w:tcPr>
          <w:p w14:paraId="0F6E38A9" w14:textId="05CC7F1C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tensive outpatients,</w:t>
            </w:r>
            <w:r w:rsidRPr="00EE47AD">
              <w:rPr>
                <w:rFonts w:cs="Arial"/>
                <w:color w:val="000000"/>
                <w:sz w:val="16"/>
                <w:szCs w:val="16"/>
                <w:shd w:val="clear" w:color="auto" w:fill="FFFFFF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</w:rPr>
              <w:t xml:space="preserve"> BIPOC</w:t>
            </w:r>
            <w:r w:rsidRPr="00EE47AD">
              <w:rPr>
                <w:rFonts w:ascii="Sylfaen" w:hAnsi="Sylfaen" w:cs="Sylfaen"/>
                <w:sz w:val="16"/>
                <w:szCs w:val="16"/>
                <w:vertAlign w:val="superscript"/>
              </w:rPr>
              <w:t>ⴕ</w:t>
            </w:r>
          </w:p>
        </w:tc>
        <w:tc>
          <w:tcPr>
            <w:tcW w:w="720" w:type="pct"/>
            <w:vMerge w:val="restart"/>
            <w:tcBorders>
              <w:top w:val="single" w:sz="8" w:space="0" w:color="auto"/>
              <w:bottom w:val="single" w:sz="2" w:space="0" w:color="auto"/>
            </w:tcBorders>
          </w:tcPr>
          <w:p w14:paraId="128076C7" w14:textId="4ECBD940" w:rsidR="00033337" w:rsidRPr="00EE47AD" w:rsidRDefault="00F03051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eastAsia="Times New Roman" w:cs="Arial"/>
                <w:color w:val="000000"/>
                <w:sz w:val="16"/>
                <w:szCs w:val="16"/>
              </w:rPr>
              <w:t xml:space="preserve">(1) </w:t>
            </w:r>
            <w:r w:rsidR="00B056D3" w:rsidRPr="00EE47AD">
              <w:rPr>
                <w:rFonts w:eastAsia="Times New Roman" w:cs="Arial"/>
                <w:color w:val="000000"/>
                <w:sz w:val="16"/>
                <w:szCs w:val="16"/>
              </w:rPr>
              <w:t xml:space="preserve">Monitor: </w:t>
            </w:r>
            <w:r w:rsidR="00033337" w:rsidRPr="00EE47AD">
              <w:rPr>
                <w:rFonts w:cs="Arial"/>
                <w:color w:val="000000"/>
                <w:sz w:val="16"/>
                <w:szCs w:val="16"/>
              </w:rPr>
              <w:t>UC</w:t>
            </w:r>
            <w:r w:rsidR="00033337" w:rsidRPr="00EE47AD">
              <w:rPr>
                <w:rFonts w:cs="Arial"/>
                <w:sz w:val="16"/>
                <w:szCs w:val="16"/>
              </w:rPr>
              <w:t xml:space="preserve"> plus telephone monitoring and counseling</w:t>
            </w:r>
          </w:p>
        </w:tc>
        <w:tc>
          <w:tcPr>
            <w:tcW w:w="690" w:type="pct"/>
            <w:vMerge w:val="restart"/>
            <w:tcBorders>
              <w:top w:val="single" w:sz="8" w:space="0" w:color="auto"/>
              <w:bottom w:val="single" w:sz="2" w:space="0" w:color="auto"/>
            </w:tcBorders>
          </w:tcPr>
          <w:p w14:paraId="6559596D" w14:textId="7777777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16 calls over 12 months; 15-30 minutes/call</w:t>
            </w:r>
          </w:p>
        </w:tc>
        <w:tc>
          <w:tcPr>
            <w:tcW w:w="406" w:type="pct"/>
            <w:tcBorders>
              <w:top w:val="single" w:sz="8" w:space="0" w:color="auto"/>
              <w:bottom w:val="single" w:sz="2" w:space="0" w:color="auto"/>
            </w:tcBorders>
          </w:tcPr>
          <w:p w14:paraId="771AEB2B" w14:textId="14286EF7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Hybrid (59)</w:t>
            </w:r>
          </w:p>
        </w:tc>
        <w:tc>
          <w:tcPr>
            <w:tcW w:w="635" w:type="pct"/>
            <w:vMerge w:val="restart"/>
            <w:tcBorders>
              <w:top w:val="single" w:sz="8" w:space="0" w:color="auto"/>
              <w:bottom w:val="single" w:sz="2" w:space="0" w:color="auto"/>
            </w:tcBorders>
          </w:tcPr>
          <w:p w14:paraId="2FC8A016" w14:textId="15683946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N/A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735" w:type="pct"/>
            <w:tcBorders>
              <w:top w:val="single" w:sz="8" w:space="0" w:color="auto"/>
              <w:bottom w:val="single" w:sz="2" w:space="0" w:color="auto"/>
            </w:tcBorders>
          </w:tcPr>
          <w:p w14:paraId="15DEEC9D" w14:textId="332CAE72" w:rsidR="00033337" w:rsidRPr="00EE47AD" w:rsidRDefault="00033337" w:rsidP="00174CD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eastAsia="Times New Roman" w:cs="Arial"/>
                <w:color w:val="000000"/>
                <w:sz w:val="16"/>
                <w:szCs w:val="16"/>
              </w:rPr>
              <w:t xml:space="preserve">(3) </w:t>
            </w:r>
            <w:r w:rsidRPr="00EE47AD">
              <w:rPr>
                <w:rFonts w:cs="Arial"/>
                <w:sz w:val="16"/>
                <w:szCs w:val="16"/>
              </w:rPr>
              <w:t>UC (in-person care, 65)</w:t>
            </w:r>
          </w:p>
        </w:tc>
      </w:tr>
      <w:tr w:rsidR="005178EF" w:rsidRPr="00EE47AD" w14:paraId="3B6865B4" w14:textId="77777777" w:rsidTr="00312976">
        <w:trPr>
          <w:trHeight w:val="256"/>
        </w:trPr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2AC7412C" w14:textId="6E1E3B66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lastRenderedPageBreak/>
              <w:t>Alcohol use disorder (continued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6030B938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391BF02E" w14:textId="538CEB6E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566" w:type="pct"/>
            <w:tcBorders>
              <w:top w:val="single" w:sz="4" w:space="0" w:color="auto"/>
              <w:bottom w:val="nil"/>
            </w:tcBorders>
          </w:tcPr>
          <w:p w14:paraId="7FD9DB37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  <w:vMerge/>
            <w:tcBorders>
              <w:top w:val="single" w:sz="2" w:space="0" w:color="auto"/>
              <w:bottom w:val="single" w:sz="2" w:space="0" w:color="auto"/>
            </w:tcBorders>
          </w:tcPr>
          <w:p w14:paraId="63BBCA42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  <w:highlight w:val="yellow"/>
              </w:rPr>
            </w:pPr>
          </w:p>
        </w:tc>
        <w:tc>
          <w:tcPr>
            <w:tcW w:w="690" w:type="pct"/>
            <w:vMerge/>
            <w:tcBorders>
              <w:top w:val="single" w:sz="2" w:space="0" w:color="auto"/>
              <w:bottom w:val="single" w:sz="2" w:space="0" w:color="auto"/>
            </w:tcBorders>
          </w:tcPr>
          <w:p w14:paraId="364B3ACA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406" w:type="pct"/>
            <w:tcBorders>
              <w:top w:val="single" w:sz="2" w:space="0" w:color="auto"/>
              <w:bottom w:val="single" w:sz="2" w:space="0" w:color="auto"/>
            </w:tcBorders>
          </w:tcPr>
          <w:p w14:paraId="20B0B1FC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635" w:type="pct"/>
            <w:vMerge/>
            <w:tcBorders>
              <w:top w:val="single" w:sz="2" w:space="0" w:color="auto"/>
              <w:bottom w:val="single" w:sz="2" w:space="0" w:color="auto"/>
            </w:tcBorders>
          </w:tcPr>
          <w:p w14:paraId="7F1B3809" w14:textId="57C7A278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35" w:type="pct"/>
            <w:tcBorders>
              <w:top w:val="single" w:sz="2" w:space="0" w:color="auto"/>
              <w:bottom w:val="single" w:sz="2" w:space="0" w:color="auto"/>
            </w:tcBorders>
          </w:tcPr>
          <w:p w14:paraId="7A481C08" w14:textId="43A06520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color w:val="000000"/>
                <w:sz w:val="16"/>
                <w:szCs w:val="16"/>
              </w:rPr>
              <w:t>(4) UC</w:t>
            </w:r>
            <w:r w:rsidRPr="00EE47AD">
              <w:rPr>
                <w:rFonts w:cs="Arial"/>
                <w:sz w:val="16"/>
                <w:szCs w:val="16"/>
              </w:rPr>
              <w:t xml:space="preserve"> plus Addiction Comprehensive Health Enhancement Support System (in-person care with supports, 68)</w:t>
            </w:r>
          </w:p>
        </w:tc>
      </w:tr>
      <w:tr w:rsidR="005178EF" w:rsidRPr="00EE47AD" w14:paraId="61F1067E" w14:textId="77777777" w:rsidTr="005178EF">
        <w:trPr>
          <w:trHeight w:val="463"/>
        </w:trPr>
        <w:tc>
          <w:tcPr>
            <w:tcW w:w="0" w:type="auto"/>
            <w:tcBorders>
              <w:top w:val="nil"/>
              <w:bottom w:val="nil"/>
            </w:tcBorders>
          </w:tcPr>
          <w:p w14:paraId="2F127B8A" w14:textId="3C04CCDB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00807D6" w14:textId="45F324DA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31A2C1B" w14:textId="27EE6792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566" w:type="pct"/>
            <w:tcBorders>
              <w:top w:val="nil"/>
              <w:bottom w:val="nil"/>
            </w:tcBorders>
          </w:tcPr>
          <w:p w14:paraId="4E1AF2E1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  <w:vMerge w:val="restart"/>
            <w:tcBorders>
              <w:top w:val="single" w:sz="2" w:space="0" w:color="auto"/>
            </w:tcBorders>
          </w:tcPr>
          <w:p w14:paraId="7AE4914E" w14:textId="2BD85262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eastAsia="Times New Roman" w:cs="Arial"/>
                <w:color w:val="000000"/>
                <w:sz w:val="16"/>
                <w:szCs w:val="16"/>
              </w:rPr>
              <w:t xml:space="preserve">(2) Monitor: </w:t>
            </w:r>
            <w:r w:rsidRPr="00EE47AD">
              <w:rPr>
                <w:rFonts w:cs="Arial"/>
                <w:color w:val="000000"/>
                <w:sz w:val="16"/>
                <w:szCs w:val="16"/>
              </w:rPr>
              <w:t>UC</w:t>
            </w:r>
            <w:r w:rsidRPr="00EE47AD">
              <w:rPr>
                <w:rFonts w:cs="Arial"/>
                <w:sz w:val="16"/>
                <w:szCs w:val="16"/>
              </w:rPr>
              <w:t xml:space="preserve"> plus telephone monitoring and counseling plus Addiction Comprehensive Health Enhancement Support System</w:t>
            </w:r>
          </w:p>
        </w:tc>
        <w:tc>
          <w:tcPr>
            <w:tcW w:w="690" w:type="pct"/>
            <w:vMerge w:val="restart"/>
            <w:tcBorders>
              <w:top w:val="single" w:sz="2" w:space="0" w:color="auto"/>
            </w:tcBorders>
          </w:tcPr>
          <w:p w14:paraId="2DA748EF" w14:textId="427A824B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16 calls over 12 months; 15–30 minutes/call</w:t>
            </w:r>
          </w:p>
        </w:tc>
        <w:tc>
          <w:tcPr>
            <w:tcW w:w="406" w:type="pct"/>
            <w:tcBorders>
              <w:top w:val="single" w:sz="2" w:space="0" w:color="auto"/>
              <w:bottom w:val="nil"/>
            </w:tcBorders>
          </w:tcPr>
          <w:p w14:paraId="55E5CBDD" w14:textId="6E35B4FF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Hybrid with supports (70)</w:t>
            </w:r>
          </w:p>
        </w:tc>
        <w:tc>
          <w:tcPr>
            <w:tcW w:w="635" w:type="pct"/>
            <w:vMerge w:val="restart"/>
            <w:tcBorders>
              <w:top w:val="single" w:sz="2" w:space="0" w:color="auto"/>
            </w:tcBorders>
          </w:tcPr>
          <w:p w14:paraId="05A5CC60" w14:textId="2F2C5E59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Smartphone program that collects data to estimate relapse risk and provides encouragement and resources when risk is high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735" w:type="pct"/>
            <w:tcBorders>
              <w:top w:val="single" w:sz="2" w:space="0" w:color="auto"/>
              <w:bottom w:val="single" w:sz="2" w:space="0" w:color="auto"/>
            </w:tcBorders>
          </w:tcPr>
          <w:p w14:paraId="0412D7E4" w14:textId="7704163C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eastAsia="Times New Roman" w:cs="Arial"/>
                <w:color w:val="000000"/>
                <w:sz w:val="16"/>
                <w:szCs w:val="16"/>
              </w:rPr>
              <w:t xml:space="preserve">(3) </w:t>
            </w:r>
            <w:r w:rsidRPr="00EE47AD">
              <w:rPr>
                <w:rFonts w:cs="Arial"/>
                <w:sz w:val="16"/>
                <w:szCs w:val="16"/>
              </w:rPr>
              <w:t>UC (in-person care, 65)</w:t>
            </w:r>
          </w:p>
        </w:tc>
      </w:tr>
      <w:tr w:rsidR="005178EF" w:rsidRPr="00EE47AD" w14:paraId="176CE048" w14:textId="77777777" w:rsidTr="005178EF">
        <w:trPr>
          <w:trHeight w:val="607"/>
        </w:trPr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7692EBBD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52F28FE2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7D6ABC0D" w14:textId="4DD72D52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566" w:type="pct"/>
            <w:tcBorders>
              <w:top w:val="nil"/>
              <w:bottom w:val="single" w:sz="8" w:space="0" w:color="auto"/>
            </w:tcBorders>
          </w:tcPr>
          <w:p w14:paraId="02BD2B73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  <w:vMerge/>
            <w:tcBorders>
              <w:bottom w:val="single" w:sz="8" w:space="0" w:color="auto"/>
            </w:tcBorders>
          </w:tcPr>
          <w:p w14:paraId="2E387D78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690" w:type="pct"/>
            <w:vMerge/>
            <w:tcBorders>
              <w:bottom w:val="single" w:sz="8" w:space="0" w:color="auto"/>
            </w:tcBorders>
          </w:tcPr>
          <w:p w14:paraId="48324242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406" w:type="pct"/>
            <w:tcBorders>
              <w:top w:val="nil"/>
              <w:bottom w:val="single" w:sz="8" w:space="0" w:color="auto"/>
            </w:tcBorders>
          </w:tcPr>
          <w:p w14:paraId="3C1F263B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635" w:type="pct"/>
            <w:vMerge/>
            <w:tcBorders>
              <w:bottom w:val="single" w:sz="8" w:space="0" w:color="auto"/>
            </w:tcBorders>
          </w:tcPr>
          <w:p w14:paraId="4B24AA67" w14:textId="0526C9FA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35" w:type="pct"/>
            <w:tcBorders>
              <w:top w:val="single" w:sz="2" w:space="0" w:color="auto"/>
              <w:bottom w:val="single" w:sz="8" w:space="0" w:color="auto"/>
            </w:tcBorders>
          </w:tcPr>
          <w:p w14:paraId="7C670662" w14:textId="12B925C9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color w:val="000000"/>
                <w:sz w:val="16"/>
                <w:szCs w:val="16"/>
              </w:rPr>
              <w:t>(4) UC</w:t>
            </w:r>
            <w:r w:rsidRPr="00EE47AD">
              <w:rPr>
                <w:rFonts w:cs="Arial"/>
                <w:sz w:val="16"/>
                <w:szCs w:val="16"/>
              </w:rPr>
              <w:t xml:space="preserve"> plus Addiction Comprehensive Health Enhancement Support System (in-person care with supports, 68)</w:t>
            </w:r>
          </w:p>
        </w:tc>
      </w:tr>
      <w:tr w:rsidR="005178EF" w:rsidRPr="00EE47AD" w14:paraId="50C34788" w14:textId="77777777" w:rsidTr="005178EF">
        <w:trPr>
          <w:trHeight w:val="368"/>
        </w:trPr>
        <w:tc>
          <w:tcPr>
            <w:tcW w:w="0" w:type="auto"/>
            <w:vMerge w:val="restart"/>
            <w:tcBorders>
              <w:top w:val="single" w:sz="8" w:space="0" w:color="auto"/>
              <w:bottom w:val="single" w:sz="4" w:space="0" w:color="auto"/>
            </w:tcBorders>
          </w:tcPr>
          <w:p w14:paraId="46E4D53D" w14:textId="153D7B4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 xml:space="preserve">Cocaine use disorder 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</w:tcPr>
          <w:p w14:paraId="0C890AF9" w14:textId="6243F4AF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Supplement with audio care</w:t>
            </w:r>
          </w:p>
        </w:tc>
        <w:tc>
          <w:tcPr>
            <w:tcW w:w="0" w:type="auto"/>
            <w:vMerge w:val="restart"/>
            <w:tcBorders>
              <w:top w:val="single" w:sz="8" w:space="0" w:color="auto"/>
              <w:bottom w:val="single" w:sz="4" w:space="0" w:color="auto"/>
            </w:tcBorders>
          </w:tcPr>
          <w:p w14:paraId="53D57002" w14:textId="51DB8393" w:rsidR="005178EF" w:rsidRPr="00EE47AD" w:rsidRDefault="005178EF" w:rsidP="005178E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McKay (2013)</w:t>
            </w:r>
            <w:hyperlink w:anchor="_ENREF_42" w:tooltip="McKay, 2013 #1454" w:history="1"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xMzwvWWVhcj48UmVjTnVtPjE0NTQ8L1JlY051bT48RGlzcGxh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 </w:instrTex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xMzwvWWVhcj48UmVjTnVtPjE0NTQ8L1JlY051bT48RGlzcGxh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</w:fldData>
                </w:fldChar>
              </w:r>
              <w:r w:rsidR="00C64F55" w:rsidRPr="00EE47AD">
                <w:rPr>
                  <w:rFonts w:cs="Arial"/>
                  <w:sz w:val="16"/>
                  <w:szCs w:val="16"/>
                </w:rPr>
                <w:instrText xml:space="preserve"> ADDIN EN.CITE.DATA </w:instrText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  <w:r w:rsidR="00C64F55" w:rsidRPr="00EE47AD">
                <w:rPr>
                  <w:rFonts w:cs="Arial"/>
                  <w:sz w:val="16"/>
                  <w:szCs w:val="16"/>
                </w:rPr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separate"/>
              </w:r>
              <w:r w:rsidR="00C64F55" w:rsidRPr="00EE47AD">
                <w:rPr>
                  <w:rFonts w:cs="Arial"/>
                  <w:noProof/>
                  <w:sz w:val="16"/>
                  <w:szCs w:val="16"/>
                  <w:vertAlign w:val="superscript"/>
                </w:rPr>
                <w:t>42-44</w:t>
              </w:r>
              <w:r w:rsidR="00C64F55" w:rsidRPr="00EE47AD">
                <w:rPr>
                  <w:rFonts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66" w:type="pct"/>
            <w:vMerge w:val="restart"/>
            <w:tcBorders>
              <w:top w:val="single" w:sz="8" w:space="0" w:color="auto"/>
              <w:bottom w:val="single" w:sz="4" w:space="0" w:color="auto"/>
            </w:tcBorders>
          </w:tcPr>
          <w:p w14:paraId="3E36D751" w14:textId="616CC183" w:rsidR="005178EF" w:rsidRPr="00EE47AD" w:rsidRDefault="005178EF" w:rsidP="005178E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Intensive outpatients,</w:t>
            </w:r>
            <w:r w:rsidRPr="00EE47AD">
              <w:rPr>
                <w:rFonts w:cs="Arial"/>
                <w:color w:val="000000"/>
                <w:sz w:val="16"/>
                <w:szCs w:val="16"/>
                <w:shd w:val="clear" w:color="auto" w:fill="FFFFFF"/>
                <w:vertAlign w:val="superscript"/>
              </w:rPr>
              <w:t>‡</w:t>
            </w:r>
            <w:r w:rsidRPr="00EE47AD">
              <w:rPr>
                <w:rFonts w:cs="Arial"/>
                <w:sz w:val="16"/>
                <w:szCs w:val="16"/>
              </w:rPr>
              <w:t xml:space="preserve"> veterans,* BIPOC</w:t>
            </w:r>
            <w:r w:rsidRPr="00EE47AD">
              <w:rPr>
                <w:rFonts w:ascii="Sylfaen" w:hAnsi="Sylfaen" w:cs="Sylfaen"/>
                <w:sz w:val="16"/>
                <w:szCs w:val="16"/>
                <w:vertAlign w:val="superscript"/>
              </w:rPr>
              <w:t>ⴕ</w:t>
            </w:r>
          </w:p>
        </w:tc>
        <w:tc>
          <w:tcPr>
            <w:tcW w:w="720" w:type="pct"/>
            <w:tcBorders>
              <w:top w:val="single" w:sz="8" w:space="0" w:color="auto"/>
              <w:bottom w:val="single" w:sz="4" w:space="0" w:color="auto"/>
            </w:tcBorders>
          </w:tcPr>
          <w:p w14:paraId="58EF090E" w14:textId="556135F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eastAsia="Times New Roman" w:cs="Arial"/>
                <w:color w:val="000000"/>
                <w:sz w:val="16"/>
                <w:szCs w:val="16"/>
              </w:rPr>
              <w:t xml:space="preserve">(1) </w:t>
            </w:r>
            <w:r w:rsidRPr="00EE47AD">
              <w:rPr>
                <w:rFonts w:cs="Arial"/>
                <w:color w:val="000000"/>
                <w:sz w:val="16"/>
                <w:szCs w:val="16"/>
              </w:rPr>
              <w:t>Monitor: UC</w:t>
            </w:r>
            <w:r w:rsidRPr="00EE47AD">
              <w:rPr>
                <w:rFonts w:cs="Arial"/>
                <w:sz w:val="16"/>
                <w:szCs w:val="16"/>
              </w:rPr>
              <w:t xml:space="preserve"> plus telephone monitoring and counseling</w:t>
            </w:r>
          </w:p>
        </w:tc>
        <w:tc>
          <w:tcPr>
            <w:tcW w:w="690" w:type="pct"/>
            <w:tcBorders>
              <w:top w:val="single" w:sz="8" w:space="0" w:color="auto"/>
              <w:bottom w:val="single" w:sz="4" w:space="0" w:color="auto"/>
            </w:tcBorders>
          </w:tcPr>
          <w:p w14:paraId="653B34A0" w14:textId="77777777" w:rsidR="005178EF" w:rsidRPr="00EE47AD" w:rsidRDefault="005178EF" w:rsidP="005178EF">
            <w:pPr>
              <w:pStyle w:val="1-Tabletext"/>
              <w:rPr>
                <w:rFonts w:cs="Arial"/>
                <w:color w:val="FF0000"/>
                <w:sz w:val="16"/>
                <w:szCs w:val="16"/>
                <w:highlight w:val="yellow"/>
              </w:rPr>
            </w:pPr>
            <w:r w:rsidRPr="00EE47AD">
              <w:rPr>
                <w:rFonts w:cs="Arial"/>
                <w:sz w:val="16"/>
                <w:szCs w:val="16"/>
              </w:rPr>
              <w:t>39 calls over 24 months; 20 minutes/call</w:t>
            </w:r>
          </w:p>
        </w:tc>
        <w:tc>
          <w:tcPr>
            <w:tcW w:w="406" w:type="pct"/>
            <w:tcBorders>
              <w:top w:val="single" w:sz="8" w:space="0" w:color="auto"/>
              <w:bottom w:val="single" w:sz="4" w:space="0" w:color="auto"/>
            </w:tcBorders>
          </w:tcPr>
          <w:p w14:paraId="4F4BB418" w14:textId="1D6D8E7A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Hybrid (106)</w:t>
            </w:r>
          </w:p>
        </w:tc>
        <w:tc>
          <w:tcPr>
            <w:tcW w:w="635" w:type="pct"/>
            <w:tcBorders>
              <w:top w:val="single" w:sz="8" w:space="0" w:color="auto"/>
              <w:bottom w:val="single" w:sz="4" w:space="0" w:color="auto"/>
            </w:tcBorders>
          </w:tcPr>
          <w:p w14:paraId="2B5ED676" w14:textId="5A76EE83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N/A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735" w:type="pct"/>
            <w:tcBorders>
              <w:top w:val="single" w:sz="8" w:space="0" w:color="auto"/>
              <w:bottom w:val="single" w:sz="4" w:space="0" w:color="auto"/>
            </w:tcBorders>
          </w:tcPr>
          <w:p w14:paraId="21A84DF4" w14:textId="4CE33B07" w:rsidR="005178EF" w:rsidRPr="00EE47AD" w:rsidRDefault="005178EF" w:rsidP="005178EF">
            <w:pPr>
              <w:pStyle w:val="1-Tabletext"/>
              <w:rPr>
                <w:rFonts w:cs="Arial"/>
                <w:color w:val="000000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UC (in-person care, 108)</w:t>
            </w:r>
          </w:p>
        </w:tc>
      </w:tr>
      <w:tr w:rsidR="005178EF" w:rsidRPr="00EE47AD" w14:paraId="52CD3A5A" w14:textId="77777777" w:rsidTr="00312976">
        <w:trPr>
          <w:trHeight w:val="296"/>
        </w:trPr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</w:tcPr>
          <w:p w14:paraId="6E9C0797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9EEBB2E" w14:textId="60DAAEEE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</w:tcPr>
          <w:p w14:paraId="72DC2E3A" w14:textId="7086AED9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566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03E66960" w14:textId="77777777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</w:p>
        </w:tc>
        <w:tc>
          <w:tcPr>
            <w:tcW w:w="720" w:type="pct"/>
            <w:tcBorders>
              <w:top w:val="single" w:sz="4" w:space="0" w:color="auto"/>
              <w:bottom w:val="single" w:sz="4" w:space="0" w:color="auto"/>
            </w:tcBorders>
          </w:tcPr>
          <w:p w14:paraId="3965368E" w14:textId="3E4F23D8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eastAsia="Times New Roman" w:cs="Arial"/>
                <w:color w:val="000000"/>
                <w:sz w:val="16"/>
                <w:szCs w:val="16"/>
              </w:rPr>
              <w:t xml:space="preserve">(2) </w:t>
            </w:r>
            <w:r w:rsidRPr="00EE47AD">
              <w:rPr>
                <w:rFonts w:cs="Arial"/>
                <w:color w:val="000000"/>
                <w:sz w:val="16"/>
                <w:szCs w:val="16"/>
              </w:rPr>
              <w:t>Monitor: UC</w:t>
            </w:r>
            <w:r w:rsidRPr="00EE47AD">
              <w:rPr>
                <w:rFonts w:cs="Arial"/>
                <w:sz w:val="16"/>
                <w:szCs w:val="16"/>
              </w:rPr>
              <w:t xml:space="preserve"> plus telephone monitoring and counseling plus incentives</w:t>
            </w:r>
          </w:p>
        </w:tc>
        <w:tc>
          <w:tcPr>
            <w:tcW w:w="690" w:type="pct"/>
            <w:tcBorders>
              <w:top w:val="single" w:sz="4" w:space="0" w:color="auto"/>
              <w:bottom w:val="single" w:sz="4" w:space="0" w:color="auto"/>
            </w:tcBorders>
          </w:tcPr>
          <w:p w14:paraId="7AEAC5A4" w14:textId="77777777" w:rsidR="005178EF" w:rsidRPr="00EE47AD" w:rsidRDefault="005178EF" w:rsidP="005178EF">
            <w:pPr>
              <w:pStyle w:val="1-Tabletext"/>
              <w:rPr>
                <w:rFonts w:cs="Arial"/>
                <w:color w:val="FF0000"/>
                <w:sz w:val="16"/>
                <w:szCs w:val="16"/>
                <w:highlight w:val="yellow"/>
              </w:rPr>
            </w:pPr>
            <w:r w:rsidRPr="00EE47AD">
              <w:rPr>
                <w:rFonts w:cs="Arial"/>
                <w:sz w:val="16"/>
                <w:szCs w:val="16"/>
              </w:rPr>
              <w:t>39 calls over 24 months; 20 minutes/call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</w:tcPr>
          <w:p w14:paraId="2F1305AF" w14:textId="0EFFB145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Hybrid with supports (107)</w:t>
            </w:r>
          </w:p>
        </w:tc>
        <w:tc>
          <w:tcPr>
            <w:tcW w:w="635" w:type="pct"/>
            <w:tcBorders>
              <w:top w:val="single" w:sz="4" w:space="0" w:color="auto"/>
              <w:bottom w:val="single" w:sz="4" w:space="0" w:color="auto"/>
            </w:tcBorders>
          </w:tcPr>
          <w:p w14:paraId="1BAD1F8A" w14:textId="3FAE58CD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Gift coupons</w:t>
            </w:r>
            <w:r w:rsidRPr="00EE47AD">
              <w:rPr>
                <w:rFonts w:cs="Arial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735" w:type="pct"/>
            <w:tcBorders>
              <w:top w:val="single" w:sz="4" w:space="0" w:color="auto"/>
              <w:bottom w:val="single" w:sz="4" w:space="0" w:color="auto"/>
            </w:tcBorders>
          </w:tcPr>
          <w:p w14:paraId="5D8BAF34" w14:textId="7EEDCBC2" w:rsidR="005178EF" w:rsidRPr="00EE47AD" w:rsidRDefault="005178EF" w:rsidP="005178EF">
            <w:pPr>
              <w:pStyle w:val="1-Tabletext"/>
              <w:rPr>
                <w:rFonts w:cs="Arial"/>
                <w:sz w:val="16"/>
                <w:szCs w:val="16"/>
              </w:rPr>
            </w:pPr>
            <w:r w:rsidRPr="00EE47AD">
              <w:rPr>
                <w:rFonts w:cs="Arial"/>
                <w:sz w:val="16"/>
                <w:szCs w:val="16"/>
              </w:rPr>
              <w:t>UC (in-person care, 108)</w:t>
            </w:r>
          </w:p>
        </w:tc>
      </w:tr>
    </w:tbl>
    <w:bookmarkEnd w:id="1"/>
    <w:bookmarkEnd w:id="2"/>
    <w:p w14:paraId="26446E15" w14:textId="5BEF0392" w:rsidR="002C31CD" w:rsidRPr="00EE47AD" w:rsidRDefault="002C31CD" w:rsidP="002C31CD">
      <w:pPr>
        <w:pStyle w:val="FigureTableNote"/>
        <w:spacing w:after="0"/>
        <w:rPr>
          <w:rFonts w:ascii="Arial" w:hAnsi="Arial" w:cs="Arial"/>
          <w:color w:val="000000"/>
          <w:sz w:val="16"/>
          <w:szCs w:val="16"/>
        </w:rPr>
      </w:pPr>
      <w:r w:rsidRPr="00EE47AD">
        <w:rPr>
          <w:rFonts w:ascii="Arial" w:hAnsi="Arial" w:cs="Arial"/>
          <w:color w:val="000000"/>
          <w:sz w:val="16"/>
          <w:szCs w:val="16"/>
        </w:rPr>
        <w:t>BIPOC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 xml:space="preserve">, </w:t>
      </w:r>
      <w:r w:rsidRPr="00EE47AD">
        <w:rPr>
          <w:rFonts w:ascii="Arial" w:hAnsi="Arial" w:cs="Arial"/>
          <w:color w:val="000000"/>
          <w:sz w:val="16"/>
          <w:szCs w:val="16"/>
        </w:rPr>
        <w:t xml:space="preserve">Black, </w:t>
      </w:r>
      <w:r w:rsidR="00C64F55" w:rsidRPr="00EE47AD">
        <w:rPr>
          <w:rFonts w:ascii="Arial" w:hAnsi="Arial" w:cs="Arial"/>
          <w:color w:val="000000"/>
          <w:sz w:val="16"/>
          <w:szCs w:val="16"/>
        </w:rPr>
        <w:t>Indigenous</w:t>
      </w:r>
      <w:r w:rsidRPr="00EE47AD">
        <w:rPr>
          <w:rFonts w:ascii="Arial" w:hAnsi="Arial" w:cs="Arial"/>
          <w:color w:val="000000"/>
          <w:sz w:val="16"/>
          <w:szCs w:val="16"/>
        </w:rPr>
        <w:t xml:space="preserve">, and </w:t>
      </w:r>
      <w:r w:rsidR="00716E5B" w:rsidRPr="00EE47AD">
        <w:rPr>
          <w:rFonts w:ascii="Arial" w:hAnsi="Arial" w:cs="Arial"/>
          <w:color w:val="000000"/>
          <w:sz w:val="16"/>
          <w:szCs w:val="16"/>
        </w:rPr>
        <w:t>people of color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>;</w:t>
      </w:r>
      <w:r w:rsidRPr="00EE47AD">
        <w:rPr>
          <w:rFonts w:ascii="Arial" w:hAnsi="Arial" w:cs="Arial"/>
          <w:color w:val="000000"/>
          <w:sz w:val="16"/>
          <w:szCs w:val="16"/>
        </w:rPr>
        <w:t xml:space="preserve"> </w:t>
      </w:r>
      <w:r w:rsidR="00315589" w:rsidRPr="00EE47AD">
        <w:rPr>
          <w:rFonts w:ascii="Arial" w:hAnsi="Arial" w:cs="Arial"/>
          <w:color w:val="000000"/>
          <w:sz w:val="16"/>
          <w:szCs w:val="16"/>
        </w:rPr>
        <w:t>CBT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 xml:space="preserve">, cognitive </w:t>
      </w:r>
      <w:r w:rsidR="00315589" w:rsidRPr="00EE47AD">
        <w:rPr>
          <w:rFonts w:ascii="Arial" w:hAnsi="Arial" w:cs="Arial"/>
          <w:color w:val="000000"/>
          <w:sz w:val="16"/>
          <w:szCs w:val="16"/>
        </w:rPr>
        <w:t>behavioral therapy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>;</w:t>
      </w:r>
      <w:r w:rsidR="00315589" w:rsidRPr="00EE47AD">
        <w:rPr>
          <w:rFonts w:ascii="Arial" w:hAnsi="Arial" w:cs="Arial"/>
          <w:color w:val="000000"/>
          <w:sz w:val="16"/>
          <w:szCs w:val="16"/>
        </w:rPr>
        <w:t xml:space="preserve"> IPT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>, i</w:t>
      </w:r>
      <w:r w:rsidR="00315589" w:rsidRPr="00EE47AD">
        <w:rPr>
          <w:rFonts w:ascii="Arial" w:hAnsi="Arial" w:cs="Arial"/>
          <w:color w:val="000000"/>
          <w:sz w:val="16"/>
          <w:szCs w:val="16"/>
        </w:rPr>
        <w:t>nterpersonal psychotherapy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>;</w:t>
      </w:r>
      <w:r w:rsidR="00315589" w:rsidRPr="00EE47AD">
        <w:rPr>
          <w:rFonts w:ascii="Arial" w:hAnsi="Arial" w:cs="Arial"/>
          <w:color w:val="000000"/>
          <w:sz w:val="16"/>
          <w:szCs w:val="16"/>
        </w:rPr>
        <w:t xml:space="preserve"> </w:t>
      </w:r>
      <w:r w:rsidR="004E77EC" w:rsidRPr="00EE47AD">
        <w:rPr>
          <w:rFonts w:ascii="Arial" w:hAnsi="Arial" w:cs="Arial"/>
          <w:color w:val="000000"/>
          <w:sz w:val="16"/>
          <w:szCs w:val="16"/>
        </w:rPr>
        <w:t>N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 xml:space="preserve">, </w:t>
      </w:r>
      <w:r w:rsidR="004E77EC" w:rsidRPr="00EE47AD">
        <w:rPr>
          <w:rFonts w:ascii="Arial" w:hAnsi="Arial" w:cs="Arial"/>
          <w:color w:val="000000"/>
          <w:sz w:val="16"/>
          <w:szCs w:val="16"/>
        </w:rPr>
        <w:t>number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>;</w:t>
      </w:r>
      <w:r w:rsidR="004E77EC" w:rsidRPr="00EE47AD">
        <w:rPr>
          <w:rFonts w:ascii="Arial" w:hAnsi="Arial" w:cs="Arial"/>
          <w:color w:val="000000"/>
          <w:sz w:val="16"/>
          <w:szCs w:val="16"/>
        </w:rPr>
        <w:t xml:space="preserve"> </w:t>
      </w:r>
      <w:r w:rsidRPr="00EE47AD">
        <w:rPr>
          <w:rFonts w:ascii="Arial" w:hAnsi="Arial" w:cs="Arial"/>
          <w:color w:val="000000"/>
          <w:sz w:val="16"/>
          <w:szCs w:val="16"/>
        </w:rPr>
        <w:t>N/A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 xml:space="preserve">, not </w:t>
      </w:r>
      <w:r w:rsidRPr="00EE47AD">
        <w:rPr>
          <w:rFonts w:ascii="Arial" w:hAnsi="Arial" w:cs="Arial"/>
          <w:color w:val="000000"/>
          <w:sz w:val="16"/>
          <w:szCs w:val="16"/>
        </w:rPr>
        <w:t>applicable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>;</w:t>
      </w:r>
      <w:r w:rsidRPr="00EE47AD">
        <w:rPr>
          <w:rFonts w:ascii="Arial" w:hAnsi="Arial" w:cs="Arial"/>
          <w:color w:val="000000"/>
          <w:sz w:val="16"/>
          <w:szCs w:val="16"/>
        </w:rPr>
        <w:t xml:space="preserve"> NR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>, n</w:t>
      </w:r>
      <w:r w:rsidRPr="00EE47AD">
        <w:rPr>
          <w:rFonts w:ascii="Arial" w:hAnsi="Arial" w:cs="Arial"/>
          <w:color w:val="000000"/>
          <w:sz w:val="16"/>
          <w:szCs w:val="16"/>
        </w:rPr>
        <w:t>ot reported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>;</w:t>
      </w:r>
      <w:r w:rsidRPr="00EE47AD">
        <w:rPr>
          <w:rFonts w:ascii="Arial" w:hAnsi="Arial" w:cs="Arial"/>
          <w:color w:val="000000"/>
          <w:sz w:val="16"/>
          <w:szCs w:val="16"/>
        </w:rPr>
        <w:t xml:space="preserve"> </w:t>
      </w:r>
      <w:r w:rsidR="008A2769" w:rsidRPr="00EE47AD">
        <w:rPr>
          <w:rFonts w:ascii="Arial" w:hAnsi="Arial" w:cs="Arial"/>
          <w:color w:val="000000"/>
          <w:sz w:val="16"/>
          <w:szCs w:val="16"/>
        </w:rPr>
        <w:t>SMS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>, short message/messaging service;</w:t>
      </w:r>
      <w:r w:rsidR="008A2769" w:rsidRPr="00EE47AD">
        <w:rPr>
          <w:rFonts w:ascii="Arial" w:hAnsi="Arial" w:cs="Arial"/>
          <w:color w:val="000000"/>
          <w:sz w:val="16"/>
          <w:szCs w:val="16"/>
        </w:rPr>
        <w:t xml:space="preserve"> </w:t>
      </w:r>
      <w:r w:rsidRPr="00EE47AD">
        <w:rPr>
          <w:rFonts w:ascii="Arial" w:hAnsi="Arial" w:cs="Arial"/>
          <w:color w:val="000000"/>
          <w:sz w:val="16"/>
          <w:szCs w:val="16"/>
        </w:rPr>
        <w:t>UC</w:t>
      </w:r>
      <w:r w:rsidR="00273DFA" w:rsidRPr="00EE47AD">
        <w:rPr>
          <w:rFonts w:ascii="Arial" w:hAnsi="Arial" w:cs="Arial"/>
          <w:color w:val="000000"/>
          <w:sz w:val="16"/>
          <w:szCs w:val="16"/>
        </w:rPr>
        <w:t>, us</w:t>
      </w:r>
      <w:r w:rsidRPr="00EE47AD">
        <w:rPr>
          <w:rFonts w:ascii="Arial" w:hAnsi="Arial" w:cs="Arial"/>
          <w:color w:val="000000"/>
          <w:sz w:val="16"/>
          <w:szCs w:val="16"/>
        </w:rPr>
        <w:t>ual care.</w:t>
      </w:r>
    </w:p>
    <w:p w14:paraId="6E496159" w14:textId="0D0029BE" w:rsidR="002C31CD" w:rsidRPr="00EE47AD" w:rsidRDefault="00D6555C" w:rsidP="002C31CD">
      <w:pPr>
        <w:pStyle w:val="FigureTableNote"/>
        <w:spacing w:after="0"/>
        <w:rPr>
          <w:rFonts w:ascii="Arial" w:hAnsi="Arial" w:cs="Arial"/>
          <w:sz w:val="16"/>
          <w:szCs w:val="16"/>
        </w:rPr>
      </w:pPr>
      <w:r w:rsidRPr="00EE47AD">
        <w:rPr>
          <w:rFonts w:ascii="Arial" w:hAnsi="Arial" w:cs="Arial"/>
          <w:color w:val="000000"/>
          <w:sz w:val="16"/>
          <w:szCs w:val="16"/>
          <w:vertAlign w:val="superscript"/>
        </w:rPr>
        <w:t>a</w:t>
      </w:r>
      <w:r w:rsidR="002C31CD" w:rsidRPr="00EE47AD">
        <w:rPr>
          <w:rFonts w:ascii="Arial" w:hAnsi="Arial" w:cs="Arial"/>
          <w:color w:val="000000"/>
          <w:sz w:val="16"/>
          <w:szCs w:val="16"/>
          <w:vertAlign w:val="superscript"/>
        </w:rPr>
        <w:t xml:space="preserve"> </w:t>
      </w:r>
      <w:r w:rsidR="002C31CD" w:rsidRPr="00EE47AD">
        <w:rPr>
          <w:rFonts w:ascii="Arial" w:hAnsi="Arial" w:cs="Arial"/>
          <w:color w:val="000000"/>
          <w:sz w:val="16"/>
          <w:szCs w:val="16"/>
        </w:rPr>
        <w:t xml:space="preserve">§ indicates more than 25% of the study sample, </w:t>
      </w:r>
      <w:r w:rsidR="002C31CD" w:rsidRPr="00EE47AD">
        <w:rPr>
          <w:rFonts w:ascii="Sylfaen" w:hAnsi="Sylfaen" w:cs="Sylfaen"/>
          <w:color w:val="000000"/>
          <w:sz w:val="16"/>
          <w:szCs w:val="16"/>
        </w:rPr>
        <w:t>ⴕ</w:t>
      </w:r>
      <w:r w:rsidR="002C31CD" w:rsidRPr="00EE47AD">
        <w:rPr>
          <w:rFonts w:ascii="Arial" w:hAnsi="Arial" w:cs="Arial"/>
          <w:color w:val="000000"/>
          <w:sz w:val="16"/>
          <w:szCs w:val="16"/>
        </w:rPr>
        <w:t xml:space="preserve"> indicates more than 50% of the study sample, </w:t>
      </w:r>
      <w:r w:rsidR="0074068D" w:rsidRPr="00EE47AD">
        <w:rPr>
          <w:rFonts w:ascii="Arial" w:hAnsi="Arial" w:cs="Arial"/>
          <w:color w:val="000000"/>
          <w:sz w:val="16"/>
          <w:szCs w:val="16"/>
        </w:rPr>
        <w:t xml:space="preserve">and </w:t>
      </w:r>
      <w:r w:rsidR="002C31CD" w:rsidRPr="00EE47AD">
        <w:rPr>
          <w:rFonts w:ascii="Arial" w:hAnsi="Arial" w:cs="Arial"/>
          <w:color w:val="000000"/>
          <w:sz w:val="16"/>
          <w:szCs w:val="16"/>
          <w:shd w:val="clear" w:color="auto" w:fill="FFFFFF"/>
        </w:rPr>
        <w:t>‡</w:t>
      </w:r>
      <w:r w:rsidR="0074068D" w:rsidRPr="00EE47AD">
        <w:rPr>
          <w:rFonts w:ascii="Arial" w:hAnsi="Arial" w:cs="Arial"/>
          <w:color w:val="000000"/>
          <w:sz w:val="16"/>
          <w:szCs w:val="16"/>
          <w:shd w:val="clear" w:color="auto" w:fill="FFFFFF"/>
        </w:rPr>
        <w:t xml:space="preserve"> (or *)</w:t>
      </w:r>
      <w:r w:rsidR="002C31CD" w:rsidRPr="00EE47AD">
        <w:rPr>
          <w:rFonts w:ascii="Arial" w:hAnsi="Arial" w:cs="Arial"/>
          <w:color w:val="000000"/>
          <w:sz w:val="16"/>
          <w:szCs w:val="16"/>
          <w:shd w:val="clear" w:color="auto" w:fill="FFFFFF"/>
        </w:rPr>
        <w:t xml:space="preserve"> indicates 100% of the study sample belongs</w:t>
      </w:r>
      <w:r w:rsidR="0074068D" w:rsidRPr="00EE47AD">
        <w:rPr>
          <w:rFonts w:ascii="Arial" w:hAnsi="Arial" w:cs="Arial"/>
          <w:color w:val="000000"/>
          <w:sz w:val="16"/>
          <w:szCs w:val="16"/>
          <w:shd w:val="clear" w:color="auto" w:fill="FFFFFF"/>
        </w:rPr>
        <w:t xml:space="preserve"> (or</w:t>
      </w:r>
      <w:r w:rsidR="00936AAA" w:rsidRPr="00EE47AD">
        <w:rPr>
          <w:rFonts w:ascii="Arial" w:hAnsi="Arial" w:cs="Arial"/>
          <w:color w:val="000000"/>
          <w:sz w:val="16"/>
          <w:szCs w:val="16"/>
          <w:shd w:val="clear" w:color="auto" w:fill="FFFFFF"/>
        </w:rPr>
        <w:t xml:space="preserve"> is</w:t>
      </w:r>
      <w:r w:rsidR="0074068D" w:rsidRPr="00EE47AD">
        <w:rPr>
          <w:rFonts w:ascii="Arial" w:hAnsi="Arial" w:cs="Arial"/>
          <w:color w:val="000000"/>
          <w:sz w:val="16"/>
          <w:szCs w:val="16"/>
          <w:shd w:val="clear" w:color="auto" w:fill="FFFFFF"/>
        </w:rPr>
        <w:t xml:space="preserve"> assumed to belong)</w:t>
      </w:r>
      <w:r w:rsidR="002C31CD" w:rsidRPr="00EE47AD">
        <w:rPr>
          <w:rFonts w:ascii="Arial" w:hAnsi="Arial" w:cs="Arial"/>
          <w:color w:val="000000"/>
          <w:sz w:val="16"/>
          <w:szCs w:val="16"/>
          <w:shd w:val="clear" w:color="auto" w:fill="FFFFFF"/>
        </w:rPr>
        <w:t xml:space="preserve"> to this population group.</w:t>
      </w:r>
    </w:p>
    <w:p w14:paraId="1EB725D7" w14:textId="0C1BCF20" w:rsidR="00D6555C" w:rsidRPr="00EE47AD" w:rsidRDefault="00D6555C" w:rsidP="002C31CD">
      <w:pPr>
        <w:pStyle w:val="FigureTableNote"/>
        <w:spacing w:after="0"/>
        <w:rPr>
          <w:rFonts w:ascii="Arial" w:hAnsi="Arial" w:cs="Arial"/>
          <w:sz w:val="16"/>
          <w:szCs w:val="16"/>
          <w:vertAlign w:val="superscript"/>
        </w:rPr>
      </w:pPr>
      <w:r w:rsidRPr="00EE47AD">
        <w:rPr>
          <w:rFonts w:ascii="Arial" w:hAnsi="Arial" w:cs="Arial"/>
          <w:sz w:val="16"/>
          <w:szCs w:val="16"/>
          <w:vertAlign w:val="superscript"/>
        </w:rPr>
        <w:t xml:space="preserve">b </w:t>
      </w:r>
      <w:r w:rsidRPr="00EE47AD">
        <w:rPr>
          <w:rFonts w:ascii="Arial" w:hAnsi="Arial" w:cs="Arial"/>
          <w:sz w:val="16"/>
          <w:szCs w:val="16"/>
        </w:rPr>
        <w:t>Intervention focus refers to whether the intervention focuses on facilitating a transition in care, monitoring a condition, or treating a condition.</w:t>
      </w:r>
    </w:p>
    <w:p w14:paraId="10287D49" w14:textId="6AA4E2B1" w:rsidR="002C31CD" w:rsidRPr="00EE47AD" w:rsidRDefault="00D6555C" w:rsidP="002C31CD">
      <w:pPr>
        <w:pStyle w:val="FigureTableNote"/>
        <w:spacing w:after="0"/>
        <w:rPr>
          <w:rFonts w:ascii="Arial" w:hAnsi="Arial" w:cs="Arial"/>
          <w:sz w:val="16"/>
          <w:szCs w:val="16"/>
        </w:rPr>
      </w:pPr>
      <w:r w:rsidRPr="00EE47AD">
        <w:rPr>
          <w:rFonts w:ascii="Arial" w:hAnsi="Arial" w:cs="Arial"/>
          <w:sz w:val="16"/>
          <w:szCs w:val="16"/>
          <w:vertAlign w:val="superscript"/>
        </w:rPr>
        <w:t>c</w:t>
      </w:r>
      <w:r w:rsidR="002C31CD" w:rsidRPr="00EE47AD">
        <w:rPr>
          <w:rFonts w:ascii="Arial" w:hAnsi="Arial" w:cs="Arial"/>
          <w:sz w:val="16"/>
          <w:szCs w:val="16"/>
          <w:vertAlign w:val="superscript"/>
        </w:rPr>
        <w:t xml:space="preserve"> </w:t>
      </w:r>
      <w:r w:rsidR="002C31CD" w:rsidRPr="00EE47AD">
        <w:rPr>
          <w:rFonts w:ascii="Arial" w:hAnsi="Arial" w:cs="Arial"/>
          <w:sz w:val="16"/>
          <w:szCs w:val="16"/>
        </w:rPr>
        <w:t>Intervention type refers to whether the intervention involved synchronous interaction with provider via audio</w:t>
      </w:r>
      <w:r w:rsidR="00767066" w:rsidRPr="00EE47AD">
        <w:rPr>
          <w:rFonts w:ascii="Arial" w:hAnsi="Arial" w:cs="Arial"/>
          <w:sz w:val="16"/>
          <w:szCs w:val="16"/>
        </w:rPr>
        <w:t>-</w:t>
      </w:r>
      <w:r w:rsidR="002C31CD" w:rsidRPr="00EE47AD">
        <w:rPr>
          <w:rFonts w:ascii="Arial" w:hAnsi="Arial" w:cs="Arial"/>
          <w:sz w:val="16"/>
          <w:szCs w:val="16"/>
        </w:rPr>
        <w:t>only (audio-only) or via</w:t>
      </w:r>
      <w:r w:rsidR="00DC1A27" w:rsidRPr="00EE47AD">
        <w:rPr>
          <w:rFonts w:ascii="Arial" w:hAnsi="Arial" w:cs="Arial"/>
          <w:sz w:val="16"/>
          <w:szCs w:val="16"/>
        </w:rPr>
        <w:t xml:space="preserve"> a mix of</w:t>
      </w:r>
      <w:r w:rsidR="002C31CD" w:rsidRPr="00EE47AD">
        <w:rPr>
          <w:rFonts w:ascii="Arial" w:hAnsi="Arial" w:cs="Arial"/>
          <w:sz w:val="16"/>
          <w:szCs w:val="16"/>
        </w:rPr>
        <w:t xml:space="preserve"> audio and in-person (hybrid) and whether the intervention included other intervention components (with supports)</w:t>
      </w:r>
      <w:r w:rsidR="00D50EB0" w:rsidRPr="00EE47AD">
        <w:rPr>
          <w:rFonts w:ascii="Arial" w:hAnsi="Arial" w:cs="Arial"/>
          <w:sz w:val="16"/>
          <w:szCs w:val="16"/>
        </w:rPr>
        <w:t>.</w:t>
      </w:r>
    </w:p>
    <w:p w14:paraId="24D62247" w14:textId="166154F7" w:rsidR="00FE3D89" w:rsidRPr="00EE47AD" w:rsidRDefault="00D6555C" w:rsidP="00D6555C">
      <w:pPr>
        <w:pStyle w:val="FigureTableNote"/>
        <w:spacing w:after="0"/>
        <w:rPr>
          <w:rFonts w:ascii="Arial" w:hAnsi="Arial" w:cs="Arial"/>
          <w:sz w:val="16"/>
          <w:szCs w:val="16"/>
        </w:rPr>
      </w:pPr>
      <w:r w:rsidRPr="00EE47AD">
        <w:rPr>
          <w:rFonts w:ascii="Arial" w:hAnsi="Arial" w:cs="Arial"/>
          <w:sz w:val="16"/>
          <w:szCs w:val="16"/>
          <w:vertAlign w:val="superscript"/>
        </w:rPr>
        <w:t>d</w:t>
      </w:r>
      <w:r w:rsidR="00834184" w:rsidRPr="00EE47AD">
        <w:rPr>
          <w:rFonts w:ascii="Arial" w:hAnsi="Arial" w:cs="Arial"/>
          <w:sz w:val="16"/>
          <w:szCs w:val="16"/>
        </w:rPr>
        <w:t xml:space="preserve"> </w:t>
      </w:r>
      <w:r w:rsidR="000238BD" w:rsidRPr="00EE47AD">
        <w:rPr>
          <w:rFonts w:ascii="Arial" w:hAnsi="Arial" w:cs="Arial"/>
          <w:sz w:val="16"/>
          <w:szCs w:val="16"/>
        </w:rPr>
        <w:t>Intervention includes</w:t>
      </w:r>
      <w:r w:rsidR="00EE47AD">
        <w:rPr>
          <w:rFonts w:ascii="Arial" w:hAnsi="Arial" w:cs="Arial"/>
          <w:sz w:val="16"/>
          <w:szCs w:val="16"/>
        </w:rPr>
        <w:t xml:space="preserve"> ongoing</w:t>
      </w:r>
      <w:r w:rsidR="000238BD" w:rsidRPr="00EE47AD">
        <w:rPr>
          <w:rFonts w:ascii="Arial" w:hAnsi="Arial" w:cs="Arial"/>
          <w:sz w:val="16"/>
          <w:szCs w:val="16"/>
        </w:rPr>
        <w:t xml:space="preserve"> in-person visits</w:t>
      </w:r>
      <w:r w:rsidR="001D554C" w:rsidRPr="00EE47AD">
        <w:rPr>
          <w:rFonts w:ascii="Arial" w:hAnsi="Arial" w:cs="Arial"/>
          <w:sz w:val="16"/>
          <w:szCs w:val="16"/>
        </w:rPr>
        <w:t xml:space="preserve"> (i.e., is a hybrid intervention)</w:t>
      </w:r>
      <w:r w:rsidR="00C40906" w:rsidRPr="00EE47AD">
        <w:rPr>
          <w:rFonts w:ascii="Arial" w:hAnsi="Arial" w:cs="Arial"/>
          <w:sz w:val="16"/>
          <w:szCs w:val="16"/>
        </w:rPr>
        <w:t xml:space="preserve">. </w:t>
      </w:r>
      <w:r w:rsidR="00AB01E9" w:rsidRPr="00EE47AD">
        <w:rPr>
          <w:rFonts w:ascii="Arial" w:hAnsi="Arial" w:cs="Arial"/>
          <w:sz w:val="16"/>
          <w:szCs w:val="16"/>
        </w:rPr>
        <w:t>Timko (2019) interventions are considered audio</w:t>
      </w:r>
      <w:r w:rsidR="00767066" w:rsidRPr="00EE47AD">
        <w:rPr>
          <w:rFonts w:ascii="Arial" w:hAnsi="Arial" w:cs="Arial"/>
          <w:sz w:val="16"/>
          <w:szCs w:val="16"/>
        </w:rPr>
        <w:t>-</w:t>
      </w:r>
      <w:r w:rsidR="00AB01E9" w:rsidRPr="00EE47AD">
        <w:rPr>
          <w:rFonts w:ascii="Arial" w:hAnsi="Arial" w:cs="Arial"/>
          <w:sz w:val="16"/>
          <w:szCs w:val="16"/>
        </w:rPr>
        <w:t xml:space="preserve">only and not hybrid since the </w:t>
      </w:r>
      <w:r w:rsidR="00DC1A27" w:rsidRPr="00EE47AD">
        <w:rPr>
          <w:rFonts w:ascii="Arial" w:hAnsi="Arial" w:cs="Arial"/>
          <w:sz w:val="16"/>
          <w:szCs w:val="16"/>
        </w:rPr>
        <w:t xml:space="preserve">intervention being tested is an </w:t>
      </w:r>
      <w:r w:rsidR="00AB01E9" w:rsidRPr="00EE47AD">
        <w:rPr>
          <w:rFonts w:ascii="Arial" w:hAnsi="Arial" w:cs="Arial"/>
          <w:sz w:val="16"/>
          <w:szCs w:val="16"/>
        </w:rPr>
        <w:t xml:space="preserve">audio </w:t>
      </w:r>
      <w:r w:rsidR="00DC1A27" w:rsidRPr="00EE47AD">
        <w:rPr>
          <w:rFonts w:ascii="Arial" w:hAnsi="Arial" w:cs="Arial"/>
          <w:sz w:val="16"/>
          <w:szCs w:val="16"/>
        </w:rPr>
        <w:t>intervention</w:t>
      </w:r>
      <w:r w:rsidR="00AB01E9" w:rsidRPr="00EE47AD">
        <w:rPr>
          <w:rFonts w:ascii="Arial" w:hAnsi="Arial" w:cs="Arial"/>
          <w:sz w:val="16"/>
          <w:szCs w:val="16"/>
        </w:rPr>
        <w:t xml:space="preserve"> for transitioning care</w:t>
      </w:r>
      <w:r w:rsidR="00DC1A27" w:rsidRPr="00EE47AD">
        <w:rPr>
          <w:rFonts w:ascii="Arial" w:hAnsi="Arial" w:cs="Arial"/>
          <w:sz w:val="16"/>
          <w:szCs w:val="16"/>
        </w:rPr>
        <w:t xml:space="preserve"> that</w:t>
      </w:r>
      <w:r w:rsidR="00AB01E9" w:rsidRPr="00EE47AD">
        <w:rPr>
          <w:rFonts w:ascii="Arial" w:hAnsi="Arial" w:cs="Arial"/>
          <w:sz w:val="16"/>
          <w:szCs w:val="16"/>
        </w:rPr>
        <w:t xml:space="preserve"> occurs after discharge from an inpatient setting (i.e., the audio and in-person visits are not occurring simultaneously</w:t>
      </w:r>
      <w:r w:rsidR="008776C0" w:rsidRPr="00EE47AD">
        <w:rPr>
          <w:rFonts w:ascii="Arial" w:hAnsi="Arial" w:cs="Arial"/>
          <w:sz w:val="16"/>
          <w:szCs w:val="16"/>
        </w:rPr>
        <w:t>).</w:t>
      </w:r>
      <w:r w:rsidR="007728A0" w:rsidRPr="00EE47AD">
        <w:rPr>
          <w:rFonts w:ascii="Arial" w:hAnsi="Arial" w:cs="Arial"/>
          <w:sz w:val="16"/>
          <w:szCs w:val="16"/>
        </w:rPr>
        <w:fldChar w:fldCharType="begin">
          <w:fldData xml:space="preserve">PEVuZE5vdGU+PENpdGUgRXhjbHVkZUF1dGg9IjEiIEV4Y2x1ZGVZZWFyPSIxIj48QXV0aG9yPlRp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</w:fldData>
        </w:fldChar>
      </w:r>
      <w:r w:rsidR="00C64F55" w:rsidRPr="00EE47AD">
        <w:rPr>
          <w:rFonts w:ascii="Arial" w:hAnsi="Arial" w:cs="Arial"/>
          <w:sz w:val="16"/>
          <w:szCs w:val="16"/>
        </w:rPr>
        <w:instrText xml:space="preserve"> ADDIN EN.CITE </w:instrText>
      </w:r>
      <w:r w:rsidR="00C64F55" w:rsidRPr="00EE47AD">
        <w:rPr>
          <w:rFonts w:ascii="Arial" w:hAnsi="Arial" w:cs="Arial"/>
          <w:sz w:val="16"/>
          <w:szCs w:val="16"/>
        </w:rPr>
        <w:fldChar w:fldCharType="begin">
          <w:fldData xml:space="preserve">PEVuZE5vdGU+PENpdGUgRXhjbHVkZUF1dGg9IjEiIEV4Y2x1ZGVZZWFyPSIxIj48QXV0aG9yPlRp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</w:fldData>
        </w:fldChar>
      </w:r>
      <w:r w:rsidR="00C64F55" w:rsidRPr="00EE47AD">
        <w:rPr>
          <w:rFonts w:ascii="Arial" w:hAnsi="Arial" w:cs="Arial"/>
          <w:sz w:val="16"/>
          <w:szCs w:val="16"/>
        </w:rPr>
        <w:instrText xml:space="preserve"> ADDIN EN.CITE.DATA </w:instrText>
      </w:r>
      <w:r w:rsidR="00C64F55" w:rsidRPr="00EE47AD">
        <w:rPr>
          <w:rFonts w:ascii="Arial" w:hAnsi="Arial" w:cs="Arial"/>
          <w:sz w:val="16"/>
          <w:szCs w:val="16"/>
        </w:rPr>
      </w:r>
      <w:r w:rsidR="00C64F55" w:rsidRPr="00EE47AD">
        <w:rPr>
          <w:rFonts w:ascii="Arial" w:hAnsi="Arial" w:cs="Arial"/>
          <w:sz w:val="16"/>
          <w:szCs w:val="16"/>
        </w:rPr>
        <w:fldChar w:fldCharType="end"/>
      </w:r>
      <w:r w:rsidR="007728A0" w:rsidRPr="00EE47AD">
        <w:rPr>
          <w:rFonts w:ascii="Arial" w:hAnsi="Arial" w:cs="Arial"/>
          <w:sz w:val="16"/>
          <w:szCs w:val="16"/>
        </w:rPr>
      </w:r>
      <w:r w:rsidR="007728A0" w:rsidRPr="00EE47AD">
        <w:rPr>
          <w:rFonts w:ascii="Arial" w:hAnsi="Arial" w:cs="Arial"/>
          <w:sz w:val="16"/>
          <w:szCs w:val="16"/>
        </w:rPr>
        <w:fldChar w:fldCharType="separate"/>
      </w:r>
      <w:hyperlink w:anchor="_ENREF_37" w:tooltip="Timko, 2019 #587" w:history="1">
        <w:r w:rsidR="00C64F55" w:rsidRPr="00EE47AD">
          <w:rPr>
            <w:rFonts w:ascii="Arial" w:hAnsi="Arial" w:cs="Arial"/>
            <w:noProof/>
            <w:sz w:val="16"/>
            <w:szCs w:val="16"/>
            <w:vertAlign w:val="superscript"/>
          </w:rPr>
          <w:t>37</w:t>
        </w:r>
      </w:hyperlink>
      <w:r w:rsidR="00C20807" w:rsidRPr="00EE47AD">
        <w:rPr>
          <w:rFonts w:ascii="Arial" w:hAnsi="Arial" w:cs="Arial"/>
          <w:noProof/>
          <w:sz w:val="16"/>
          <w:szCs w:val="16"/>
          <w:vertAlign w:val="superscript"/>
        </w:rPr>
        <w:t xml:space="preserve">, </w:t>
      </w:r>
      <w:hyperlink w:anchor="_ENREF_38" w:tooltip="Timko, 2019 #542" w:history="1">
        <w:r w:rsidR="00C64F55" w:rsidRPr="00EE47AD">
          <w:rPr>
            <w:rFonts w:ascii="Arial" w:hAnsi="Arial" w:cs="Arial"/>
            <w:noProof/>
            <w:sz w:val="16"/>
            <w:szCs w:val="16"/>
            <w:vertAlign w:val="superscript"/>
          </w:rPr>
          <w:t>38</w:t>
        </w:r>
      </w:hyperlink>
      <w:r w:rsidR="007728A0" w:rsidRPr="00EE47AD">
        <w:rPr>
          <w:rFonts w:ascii="Arial" w:hAnsi="Arial" w:cs="Arial"/>
          <w:sz w:val="16"/>
          <w:szCs w:val="16"/>
        </w:rPr>
        <w:fldChar w:fldCharType="end"/>
      </w:r>
    </w:p>
    <w:p w14:paraId="065F67C1" w14:textId="77777777" w:rsidR="00FE3D89" w:rsidRPr="00EE47AD" w:rsidRDefault="00FE3D89" w:rsidP="00D6555C">
      <w:pPr>
        <w:pStyle w:val="FigureTableNote"/>
        <w:spacing w:after="0"/>
        <w:rPr>
          <w:rFonts w:ascii="Arial" w:hAnsi="Arial" w:cs="Arial"/>
          <w:sz w:val="14"/>
          <w:szCs w:val="14"/>
        </w:rPr>
      </w:pPr>
    </w:p>
    <w:sectPr w:rsidR="00FE3D89" w:rsidRPr="00EE47AD" w:rsidSect="00AA4A0C">
      <w:footerReference w:type="default" r:id="rId11"/>
      <w:pgSz w:w="15840" w:h="12240" w:orient="landscape"/>
      <w:pgMar w:top="1440" w:right="1440" w:bottom="1440" w:left="1440" w:header="720" w:footer="432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BD8D97C" w14:textId="77777777" w:rsidR="00111371" w:rsidRDefault="00111371" w:rsidP="00D8744D">
      <w:r>
        <w:separator/>
      </w:r>
    </w:p>
  </w:endnote>
  <w:endnote w:type="continuationSeparator" w:id="0">
    <w:p w14:paraId="3C1D505F" w14:textId="77777777" w:rsidR="00111371" w:rsidRDefault="00111371" w:rsidP="00D8744D">
      <w:r>
        <w:continuationSeparator/>
      </w:r>
    </w:p>
  </w:endnote>
  <w:endnote w:type="continuationNotice" w:id="1">
    <w:p w14:paraId="7E6911F6" w14:textId="77777777" w:rsidR="00111371" w:rsidRDefault="0011137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erif CJK SC">
    <w:altName w:val="Calibri"/>
    <w:charset w:val="01"/>
    <w:family w:val="auto"/>
    <w:pitch w:val="variable"/>
  </w:font>
  <w:font w:name="Lohit Devanagari">
    <w:altName w:val="Cambria"/>
    <w:panose1 w:val="00000000000000000000"/>
    <w:charset w:val="00"/>
    <w:family w:val="roman"/>
    <w:notTrueType/>
    <w:pitch w:val="default"/>
  </w:font>
  <w:font w:name="Open Sans">
    <w:altName w:val="Open Sans"/>
    <w:charset w:val="00"/>
    <w:family w:val="swiss"/>
    <w:pitch w:val="variable"/>
    <w:sig w:usb0="E00002EF" w:usb1="4000205B" w:usb2="00000028" w:usb3="00000000" w:csb0="0000019F" w:csb1="00000000"/>
  </w:font>
  <w:font w:name="Sylfaen">
    <w:panose1 w:val="010A0502050306030303"/>
    <w:charset w:val="00"/>
    <w:family w:val="roman"/>
    <w:pitch w:val="variable"/>
    <w:sig w:usb0="040006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3248767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B646165" w14:textId="248BF156" w:rsidR="00E85C65" w:rsidRDefault="00E85C6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275EA75" w14:textId="77777777" w:rsidR="00E85C65" w:rsidRDefault="00E85C6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78568D" w14:textId="77777777" w:rsidR="00111371" w:rsidRDefault="00111371" w:rsidP="00D8744D">
      <w:r>
        <w:separator/>
      </w:r>
    </w:p>
  </w:footnote>
  <w:footnote w:type="continuationSeparator" w:id="0">
    <w:p w14:paraId="6EEE0024" w14:textId="77777777" w:rsidR="00111371" w:rsidRDefault="00111371" w:rsidP="00D8744D">
      <w:r>
        <w:continuationSeparator/>
      </w:r>
    </w:p>
  </w:footnote>
  <w:footnote w:type="continuationNotice" w:id="1">
    <w:p w14:paraId="76B9F9E8" w14:textId="77777777" w:rsidR="00111371" w:rsidRDefault="00111371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F309E8"/>
    <w:multiLevelType w:val="hybridMultilevel"/>
    <w:tmpl w:val="C666E566"/>
    <w:lvl w:ilvl="0" w:tplc="0409000F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71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67EE70BA">
      <w:start w:val="1"/>
      <w:numFmt w:val="decimal"/>
      <w:lvlText w:val="%4."/>
      <w:lvlJc w:val="left"/>
      <w:pPr>
        <w:ind w:left="2880" w:hanging="360"/>
      </w:pPr>
      <w:rPr>
        <w:rFonts w:hint="default"/>
        <w:sz w:val="22"/>
        <w:u w:val="none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A57D70"/>
    <w:multiLevelType w:val="hybridMultilevel"/>
    <w:tmpl w:val="FA9CE88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21654BA6"/>
    <w:multiLevelType w:val="hybridMultilevel"/>
    <w:tmpl w:val="6352B18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8C303D2"/>
    <w:multiLevelType w:val="hybridMultilevel"/>
    <w:tmpl w:val="9872F21E"/>
    <w:lvl w:ilvl="0" w:tplc="27E26E9A">
      <w:start w:val="1"/>
      <w:numFmt w:val="bullet"/>
      <w:pStyle w:val="SummaryBoxBullet"/>
      <w:lvlText w:val=""/>
      <w:lvlJc w:val="left"/>
      <w:pPr>
        <w:ind w:left="720" w:hanging="360"/>
      </w:pPr>
      <w:rPr>
        <w:rFonts w:ascii="Wingdings 3" w:hAnsi="Wingdings 3" w:hint="default"/>
        <w:sz w:val="20"/>
        <w:szCs w:val="20"/>
      </w:rPr>
    </w:lvl>
    <w:lvl w:ilvl="1" w:tplc="5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4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4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4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4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4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4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8653F6C"/>
    <w:multiLevelType w:val="hybridMultilevel"/>
    <w:tmpl w:val="3A448DFE"/>
    <w:lvl w:ilvl="0" w:tplc="0409000F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71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  <w:rPr>
        <w:rFonts w:hint="default"/>
        <w:sz w:val="22"/>
        <w:u w:val="none"/>
      </w:r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C293F0A"/>
    <w:multiLevelType w:val="hybridMultilevel"/>
    <w:tmpl w:val="26BA2FE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58CC4B27"/>
    <w:multiLevelType w:val="hybridMultilevel"/>
    <w:tmpl w:val="F9E696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1348BA"/>
    <w:multiLevelType w:val="hybridMultilevel"/>
    <w:tmpl w:val="A59E21C4"/>
    <w:lvl w:ilvl="0" w:tplc="04090019">
      <w:start w:val="1"/>
      <w:numFmt w:val="lowerLetter"/>
      <w:lvlText w:val="%1."/>
      <w:lvlJc w:val="left"/>
      <w:pPr>
        <w:ind w:left="1710" w:hanging="360"/>
      </w:pPr>
    </w:lvl>
    <w:lvl w:ilvl="1" w:tplc="04090019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8" w15:restartNumberingAfterBreak="0">
    <w:nsid w:val="73CE07F9"/>
    <w:multiLevelType w:val="hybridMultilevel"/>
    <w:tmpl w:val="78C6B7EC"/>
    <w:lvl w:ilvl="0" w:tplc="67209FE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128347753">
    <w:abstractNumId w:val="0"/>
  </w:num>
  <w:num w:numId="2" w16cid:durableId="1129974053">
    <w:abstractNumId w:val="8"/>
  </w:num>
  <w:num w:numId="3" w16cid:durableId="1667587714">
    <w:abstractNumId w:val="3"/>
  </w:num>
  <w:num w:numId="4" w16cid:durableId="1713848144">
    <w:abstractNumId w:val="1"/>
  </w:num>
  <w:num w:numId="5" w16cid:durableId="1886402989">
    <w:abstractNumId w:val="6"/>
  </w:num>
  <w:num w:numId="6" w16cid:durableId="1391880283">
    <w:abstractNumId w:val="4"/>
  </w:num>
  <w:num w:numId="7" w16cid:durableId="1280262797">
    <w:abstractNumId w:val="7"/>
  </w:num>
  <w:num w:numId="8" w16cid:durableId="772630022">
    <w:abstractNumId w:val="2"/>
  </w:num>
  <w:num w:numId="9" w16cid:durableId="1463229065">
    <w:abstractNumId w:val="5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A 11th_no_italics Copy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sv229dx3rrav4e905wx9sv2a0x2dw9deted&quot;&gt;AORR Final Searches - Last 10 Years&lt;record-ids&gt;&lt;item&gt;82&lt;/item&gt;&lt;item&gt;252&lt;/item&gt;&lt;item&gt;309&lt;/item&gt;&lt;item&gt;431&lt;/item&gt;&lt;item&gt;455&lt;/item&gt;&lt;item&gt;542&lt;/item&gt;&lt;item&gt;587&lt;/item&gt;&lt;item&gt;758&lt;/item&gt;&lt;item&gt;763&lt;/item&gt;&lt;item&gt;819&lt;/item&gt;&lt;item&gt;888&lt;/item&gt;&lt;item&gt;949&lt;/item&gt;&lt;item&gt;1080&lt;/item&gt;&lt;item&gt;1174&lt;/item&gt;&lt;item&gt;1178&lt;/item&gt;&lt;item&gt;1275&lt;/item&gt;&lt;item&gt;1289&lt;/item&gt;&lt;item&gt;1312&lt;/item&gt;&lt;item&gt;1329&lt;/item&gt;&lt;item&gt;1394&lt;/item&gt;&lt;item&gt;1414&lt;/item&gt;&lt;item&gt;1422&lt;/item&gt;&lt;item&gt;1454&lt;/item&gt;&lt;item&gt;1499&lt;/item&gt;&lt;item&gt;1524&lt;/item&gt;&lt;item&gt;1534&lt;/item&gt;&lt;item&gt;1561&lt;/item&gt;&lt;item&gt;1597&lt;/item&gt;&lt;item&gt;1802&lt;/item&gt;&lt;item&gt;1896&lt;/item&gt;&lt;item&gt;1964&lt;/item&gt;&lt;item&gt;2174&lt;/item&gt;&lt;item&gt;2197&lt;/item&gt;&lt;item&gt;2205&lt;/item&gt;&lt;item&gt;2206&lt;/item&gt;&lt;item&gt;2207&lt;/item&gt;&lt;item&gt;2208&lt;/item&gt;&lt;item&gt;2209&lt;/item&gt;&lt;item&gt;2210&lt;/item&gt;&lt;item&gt;2211&lt;/item&gt;&lt;item&gt;2214&lt;/item&gt;&lt;item&gt;2215&lt;/item&gt;&lt;item&gt;2216&lt;/item&gt;&lt;item&gt;2218&lt;/item&gt;&lt;item&gt;2302&lt;/item&gt;&lt;item&gt;2305&lt;/item&gt;&lt;item&gt;2307&lt;/item&gt;&lt;item&gt;2313&lt;/item&gt;&lt;item&gt;2314&lt;/item&gt;&lt;/record-ids&gt;&lt;/item&gt;&lt;/Libraries&gt;"/>
  </w:docVars>
  <w:rsids>
    <w:rsidRoot w:val="00883582"/>
    <w:rsid w:val="00000011"/>
    <w:rsid w:val="000000DF"/>
    <w:rsid w:val="00000175"/>
    <w:rsid w:val="000008A6"/>
    <w:rsid w:val="00000A19"/>
    <w:rsid w:val="00000C06"/>
    <w:rsid w:val="000013F8"/>
    <w:rsid w:val="00001A40"/>
    <w:rsid w:val="00001A53"/>
    <w:rsid w:val="00001F7D"/>
    <w:rsid w:val="00002300"/>
    <w:rsid w:val="00002C7D"/>
    <w:rsid w:val="0000358B"/>
    <w:rsid w:val="00003C56"/>
    <w:rsid w:val="00003D6D"/>
    <w:rsid w:val="00003E91"/>
    <w:rsid w:val="00003F21"/>
    <w:rsid w:val="00004307"/>
    <w:rsid w:val="00004AE4"/>
    <w:rsid w:val="00004BEC"/>
    <w:rsid w:val="0000522B"/>
    <w:rsid w:val="00005623"/>
    <w:rsid w:val="00005C02"/>
    <w:rsid w:val="0000658C"/>
    <w:rsid w:val="00006641"/>
    <w:rsid w:val="00006673"/>
    <w:rsid w:val="00006ADA"/>
    <w:rsid w:val="00006C72"/>
    <w:rsid w:val="00007128"/>
    <w:rsid w:val="0000714C"/>
    <w:rsid w:val="0000734B"/>
    <w:rsid w:val="0000785F"/>
    <w:rsid w:val="00010064"/>
    <w:rsid w:val="00010149"/>
    <w:rsid w:val="0001036F"/>
    <w:rsid w:val="000109FF"/>
    <w:rsid w:val="00010A8A"/>
    <w:rsid w:val="00010AA9"/>
    <w:rsid w:val="00011726"/>
    <w:rsid w:val="00011923"/>
    <w:rsid w:val="00011BD2"/>
    <w:rsid w:val="00011BFB"/>
    <w:rsid w:val="00011C1D"/>
    <w:rsid w:val="000122EC"/>
    <w:rsid w:val="00012B00"/>
    <w:rsid w:val="00012B03"/>
    <w:rsid w:val="00013142"/>
    <w:rsid w:val="000133AF"/>
    <w:rsid w:val="0001380E"/>
    <w:rsid w:val="00013B08"/>
    <w:rsid w:val="00013B5F"/>
    <w:rsid w:val="00013E1A"/>
    <w:rsid w:val="00013E3A"/>
    <w:rsid w:val="0001547E"/>
    <w:rsid w:val="000157F6"/>
    <w:rsid w:val="000165A3"/>
    <w:rsid w:val="00016A35"/>
    <w:rsid w:val="00016BFE"/>
    <w:rsid w:val="00016D9D"/>
    <w:rsid w:val="000176C4"/>
    <w:rsid w:val="00020146"/>
    <w:rsid w:val="00020884"/>
    <w:rsid w:val="000208EB"/>
    <w:rsid w:val="00020F11"/>
    <w:rsid w:val="00021566"/>
    <w:rsid w:val="00021E28"/>
    <w:rsid w:val="00022636"/>
    <w:rsid w:val="00022B9F"/>
    <w:rsid w:val="00023280"/>
    <w:rsid w:val="000235DC"/>
    <w:rsid w:val="000238BD"/>
    <w:rsid w:val="00023B36"/>
    <w:rsid w:val="00024848"/>
    <w:rsid w:val="00024A20"/>
    <w:rsid w:val="00024BCA"/>
    <w:rsid w:val="0002525F"/>
    <w:rsid w:val="00025EBF"/>
    <w:rsid w:val="00025EC4"/>
    <w:rsid w:val="00025F41"/>
    <w:rsid w:val="000260E8"/>
    <w:rsid w:val="000267B1"/>
    <w:rsid w:val="00026858"/>
    <w:rsid w:val="00026A95"/>
    <w:rsid w:val="00026C01"/>
    <w:rsid w:val="00026C57"/>
    <w:rsid w:val="00026D1D"/>
    <w:rsid w:val="000275E4"/>
    <w:rsid w:val="00027862"/>
    <w:rsid w:val="000278B7"/>
    <w:rsid w:val="00027A94"/>
    <w:rsid w:val="000300D7"/>
    <w:rsid w:val="00030B14"/>
    <w:rsid w:val="000310B5"/>
    <w:rsid w:val="00031362"/>
    <w:rsid w:val="00031506"/>
    <w:rsid w:val="00031694"/>
    <w:rsid w:val="000316FA"/>
    <w:rsid w:val="00031B14"/>
    <w:rsid w:val="00031C43"/>
    <w:rsid w:val="00032170"/>
    <w:rsid w:val="000321A5"/>
    <w:rsid w:val="00032A65"/>
    <w:rsid w:val="00033124"/>
    <w:rsid w:val="00033337"/>
    <w:rsid w:val="000334F6"/>
    <w:rsid w:val="000347E0"/>
    <w:rsid w:val="00034945"/>
    <w:rsid w:val="00034DCB"/>
    <w:rsid w:val="0003515C"/>
    <w:rsid w:val="000351D4"/>
    <w:rsid w:val="00035D4F"/>
    <w:rsid w:val="00036246"/>
    <w:rsid w:val="0003659D"/>
    <w:rsid w:val="00036C5B"/>
    <w:rsid w:val="000370C2"/>
    <w:rsid w:val="000370D9"/>
    <w:rsid w:val="0003721D"/>
    <w:rsid w:val="00037A35"/>
    <w:rsid w:val="00037F0C"/>
    <w:rsid w:val="00040015"/>
    <w:rsid w:val="00040550"/>
    <w:rsid w:val="000407DE"/>
    <w:rsid w:val="0004122C"/>
    <w:rsid w:val="00041298"/>
    <w:rsid w:val="00041EC9"/>
    <w:rsid w:val="00042283"/>
    <w:rsid w:val="000426F3"/>
    <w:rsid w:val="00042A7B"/>
    <w:rsid w:val="00042AA8"/>
    <w:rsid w:val="00042F39"/>
    <w:rsid w:val="000430EF"/>
    <w:rsid w:val="00043604"/>
    <w:rsid w:val="000447F7"/>
    <w:rsid w:val="00044AD6"/>
    <w:rsid w:val="00044F87"/>
    <w:rsid w:val="000450EE"/>
    <w:rsid w:val="000451ED"/>
    <w:rsid w:val="00045550"/>
    <w:rsid w:val="000455BD"/>
    <w:rsid w:val="0004572E"/>
    <w:rsid w:val="0004587E"/>
    <w:rsid w:val="000458CD"/>
    <w:rsid w:val="00045FB9"/>
    <w:rsid w:val="00046130"/>
    <w:rsid w:val="00046BD1"/>
    <w:rsid w:val="00047EBE"/>
    <w:rsid w:val="00050436"/>
    <w:rsid w:val="00050463"/>
    <w:rsid w:val="0005068F"/>
    <w:rsid w:val="0005141E"/>
    <w:rsid w:val="00051A17"/>
    <w:rsid w:val="00051DF0"/>
    <w:rsid w:val="00052220"/>
    <w:rsid w:val="00053E1F"/>
    <w:rsid w:val="000548E0"/>
    <w:rsid w:val="0005491A"/>
    <w:rsid w:val="0005498B"/>
    <w:rsid w:val="00054BE6"/>
    <w:rsid w:val="00054C0C"/>
    <w:rsid w:val="000554A5"/>
    <w:rsid w:val="00055710"/>
    <w:rsid w:val="00055F7D"/>
    <w:rsid w:val="000569F3"/>
    <w:rsid w:val="00056D5A"/>
    <w:rsid w:val="00060910"/>
    <w:rsid w:val="00060AFA"/>
    <w:rsid w:val="000614C2"/>
    <w:rsid w:val="00061606"/>
    <w:rsid w:val="00061825"/>
    <w:rsid w:val="0006198A"/>
    <w:rsid w:val="000619C4"/>
    <w:rsid w:val="00061E03"/>
    <w:rsid w:val="000627F3"/>
    <w:rsid w:val="00062C0C"/>
    <w:rsid w:val="00062CD9"/>
    <w:rsid w:val="00063681"/>
    <w:rsid w:val="00063C5B"/>
    <w:rsid w:val="00063FB8"/>
    <w:rsid w:val="00064026"/>
    <w:rsid w:val="00064194"/>
    <w:rsid w:val="00064A74"/>
    <w:rsid w:val="00064CDE"/>
    <w:rsid w:val="00064D11"/>
    <w:rsid w:val="000650F8"/>
    <w:rsid w:val="00065398"/>
    <w:rsid w:val="00065581"/>
    <w:rsid w:val="000656BC"/>
    <w:rsid w:val="00065DC5"/>
    <w:rsid w:val="00065DF4"/>
    <w:rsid w:val="00065F35"/>
    <w:rsid w:val="0006630A"/>
    <w:rsid w:val="00066746"/>
    <w:rsid w:val="000667C0"/>
    <w:rsid w:val="0006743D"/>
    <w:rsid w:val="0006788D"/>
    <w:rsid w:val="00067AD6"/>
    <w:rsid w:val="00067F10"/>
    <w:rsid w:val="000701F5"/>
    <w:rsid w:val="00070859"/>
    <w:rsid w:val="00070A19"/>
    <w:rsid w:val="00070A48"/>
    <w:rsid w:val="00070EC9"/>
    <w:rsid w:val="00071CB3"/>
    <w:rsid w:val="00071D80"/>
    <w:rsid w:val="00071FDB"/>
    <w:rsid w:val="00072005"/>
    <w:rsid w:val="00072589"/>
    <w:rsid w:val="00072718"/>
    <w:rsid w:val="00072906"/>
    <w:rsid w:val="000729A1"/>
    <w:rsid w:val="000729EA"/>
    <w:rsid w:val="00072A05"/>
    <w:rsid w:val="00072BA1"/>
    <w:rsid w:val="00073012"/>
    <w:rsid w:val="00073633"/>
    <w:rsid w:val="0007368D"/>
    <w:rsid w:val="00073D1A"/>
    <w:rsid w:val="00073EC5"/>
    <w:rsid w:val="00074B3E"/>
    <w:rsid w:val="0007509F"/>
    <w:rsid w:val="000756D5"/>
    <w:rsid w:val="0007570C"/>
    <w:rsid w:val="0007583D"/>
    <w:rsid w:val="00075BF1"/>
    <w:rsid w:val="00075C2E"/>
    <w:rsid w:val="000764DC"/>
    <w:rsid w:val="000766B5"/>
    <w:rsid w:val="00076997"/>
    <w:rsid w:val="00076EF0"/>
    <w:rsid w:val="000770AC"/>
    <w:rsid w:val="00077AE8"/>
    <w:rsid w:val="00077BA2"/>
    <w:rsid w:val="00077D3C"/>
    <w:rsid w:val="00077FDB"/>
    <w:rsid w:val="0008009E"/>
    <w:rsid w:val="000800D0"/>
    <w:rsid w:val="000802CA"/>
    <w:rsid w:val="00080588"/>
    <w:rsid w:val="0008147B"/>
    <w:rsid w:val="0008147E"/>
    <w:rsid w:val="000814AD"/>
    <w:rsid w:val="00081551"/>
    <w:rsid w:val="00081763"/>
    <w:rsid w:val="00081EA7"/>
    <w:rsid w:val="00082268"/>
    <w:rsid w:val="00082474"/>
    <w:rsid w:val="0008249A"/>
    <w:rsid w:val="00082D2A"/>
    <w:rsid w:val="00082E28"/>
    <w:rsid w:val="00083017"/>
    <w:rsid w:val="00083132"/>
    <w:rsid w:val="000841A3"/>
    <w:rsid w:val="00084601"/>
    <w:rsid w:val="000853A7"/>
    <w:rsid w:val="0008570A"/>
    <w:rsid w:val="0008580C"/>
    <w:rsid w:val="0008625F"/>
    <w:rsid w:val="000872A8"/>
    <w:rsid w:val="000874B5"/>
    <w:rsid w:val="00087675"/>
    <w:rsid w:val="0008774C"/>
    <w:rsid w:val="0008799C"/>
    <w:rsid w:val="0009056D"/>
    <w:rsid w:val="000907C0"/>
    <w:rsid w:val="00090BC4"/>
    <w:rsid w:val="00091035"/>
    <w:rsid w:val="00091B0E"/>
    <w:rsid w:val="00091D66"/>
    <w:rsid w:val="0009253C"/>
    <w:rsid w:val="00092669"/>
    <w:rsid w:val="000937BB"/>
    <w:rsid w:val="00093B2C"/>
    <w:rsid w:val="00093C40"/>
    <w:rsid w:val="00093E0A"/>
    <w:rsid w:val="00093E5F"/>
    <w:rsid w:val="00094273"/>
    <w:rsid w:val="00094646"/>
    <w:rsid w:val="00094A26"/>
    <w:rsid w:val="000950FC"/>
    <w:rsid w:val="00095268"/>
    <w:rsid w:val="000952B1"/>
    <w:rsid w:val="0009535B"/>
    <w:rsid w:val="000958CF"/>
    <w:rsid w:val="00095A63"/>
    <w:rsid w:val="00095D71"/>
    <w:rsid w:val="00095DFA"/>
    <w:rsid w:val="0009608D"/>
    <w:rsid w:val="0009619A"/>
    <w:rsid w:val="0009641D"/>
    <w:rsid w:val="00096604"/>
    <w:rsid w:val="00096B82"/>
    <w:rsid w:val="00096C64"/>
    <w:rsid w:val="00096CCA"/>
    <w:rsid w:val="00096CEE"/>
    <w:rsid w:val="00097056"/>
    <w:rsid w:val="00097236"/>
    <w:rsid w:val="000976E0"/>
    <w:rsid w:val="0009781B"/>
    <w:rsid w:val="0009787D"/>
    <w:rsid w:val="00097D2B"/>
    <w:rsid w:val="000A0656"/>
    <w:rsid w:val="000A068B"/>
    <w:rsid w:val="000A0AC0"/>
    <w:rsid w:val="000A0BDA"/>
    <w:rsid w:val="000A0CAB"/>
    <w:rsid w:val="000A0ED5"/>
    <w:rsid w:val="000A1089"/>
    <w:rsid w:val="000A1429"/>
    <w:rsid w:val="000A18C6"/>
    <w:rsid w:val="000A242E"/>
    <w:rsid w:val="000A2590"/>
    <w:rsid w:val="000A2AEB"/>
    <w:rsid w:val="000A2ECD"/>
    <w:rsid w:val="000A32C3"/>
    <w:rsid w:val="000A3A44"/>
    <w:rsid w:val="000A4344"/>
    <w:rsid w:val="000A4539"/>
    <w:rsid w:val="000A4956"/>
    <w:rsid w:val="000A5257"/>
    <w:rsid w:val="000A5326"/>
    <w:rsid w:val="000A5585"/>
    <w:rsid w:val="000A57F2"/>
    <w:rsid w:val="000A5FA8"/>
    <w:rsid w:val="000A626D"/>
    <w:rsid w:val="000A66BC"/>
    <w:rsid w:val="000B0055"/>
    <w:rsid w:val="000B0225"/>
    <w:rsid w:val="000B06B3"/>
    <w:rsid w:val="000B0C74"/>
    <w:rsid w:val="000B0D0F"/>
    <w:rsid w:val="000B1189"/>
    <w:rsid w:val="000B1523"/>
    <w:rsid w:val="000B1871"/>
    <w:rsid w:val="000B196D"/>
    <w:rsid w:val="000B217B"/>
    <w:rsid w:val="000B234E"/>
    <w:rsid w:val="000B2F5F"/>
    <w:rsid w:val="000B3195"/>
    <w:rsid w:val="000B3275"/>
    <w:rsid w:val="000B41B0"/>
    <w:rsid w:val="000B4476"/>
    <w:rsid w:val="000B4654"/>
    <w:rsid w:val="000B4730"/>
    <w:rsid w:val="000B4923"/>
    <w:rsid w:val="000B4CC1"/>
    <w:rsid w:val="000B4FAE"/>
    <w:rsid w:val="000B512B"/>
    <w:rsid w:val="000B51F8"/>
    <w:rsid w:val="000B5271"/>
    <w:rsid w:val="000B5B1C"/>
    <w:rsid w:val="000B6015"/>
    <w:rsid w:val="000B626C"/>
    <w:rsid w:val="000B6354"/>
    <w:rsid w:val="000B6696"/>
    <w:rsid w:val="000B69D7"/>
    <w:rsid w:val="000B749D"/>
    <w:rsid w:val="000B7936"/>
    <w:rsid w:val="000B7C10"/>
    <w:rsid w:val="000B7F7F"/>
    <w:rsid w:val="000C03DC"/>
    <w:rsid w:val="000C0718"/>
    <w:rsid w:val="000C151E"/>
    <w:rsid w:val="000C17BB"/>
    <w:rsid w:val="000C18BF"/>
    <w:rsid w:val="000C1CA6"/>
    <w:rsid w:val="000C2896"/>
    <w:rsid w:val="000C2DFB"/>
    <w:rsid w:val="000C44EC"/>
    <w:rsid w:val="000C4AB7"/>
    <w:rsid w:val="000C4BB4"/>
    <w:rsid w:val="000C5306"/>
    <w:rsid w:val="000C5378"/>
    <w:rsid w:val="000C56FE"/>
    <w:rsid w:val="000C5AB6"/>
    <w:rsid w:val="000C5EEE"/>
    <w:rsid w:val="000C6078"/>
    <w:rsid w:val="000C65DC"/>
    <w:rsid w:val="000C67DC"/>
    <w:rsid w:val="000C6D54"/>
    <w:rsid w:val="000C7DB7"/>
    <w:rsid w:val="000C7EDB"/>
    <w:rsid w:val="000D059E"/>
    <w:rsid w:val="000D08E0"/>
    <w:rsid w:val="000D0D4E"/>
    <w:rsid w:val="000D1026"/>
    <w:rsid w:val="000D16C8"/>
    <w:rsid w:val="000D27F4"/>
    <w:rsid w:val="000D2C94"/>
    <w:rsid w:val="000D3167"/>
    <w:rsid w:val="000D3A74"/>
    <w:rsid w:val="000D3CDB"/>
    <w:rsid w:val="000D40BC"/>
    <w:rsid w:val="000D44FD"/>
    <w:rsid w:val="000D454A"/>
    <w:rsid w:val="000D4968"/>
    <w:rsid w:val="000D49C1"/>
    <w:rsid w:val="000D4C4C"/>
    <w:rsid w:val="000D4FA3"/>
    <w:rsid w:val="000D52B7"/>
    <w:rsid w:val="000D5B43"/>
    <w:rsid w:val="000D663C"/>
    <w:rsid w:val="000D66DA"/>
    <w:rsid w:val="000D71F7"/>
    <w:rsid w:val="000D74CD"/>
    <w:rsid w:val="000D7AFC"/>
    <w:rsid w:val="000D7D47"/>
    <w:rsid w:val="000E026D"/>
    <w:rsid w:val="000E03B4"/>
    <w:rsid w:val="000E04C6"/>
    <w:rsid w:val="000E057B"/>
    <w:rsid w:val="000E060B"/>
    <w:rsid w:val="000E064C"/>
    <w:rsid w:val="000E08C5"/>
    <w:rsid w:val="000E09A9"/>
    <w:rsid w:val="000E1257"/>
    <w:rsid w:val="000E12D2"/>
    <w:rsid w:val="000E1844"/>
    <w:rsid w:val="000E18FE"/>
    <w:rsid w:val="000E1995"/>
    <w:rsid w:val="000E1C05"/>
    <w:rsid w:val="000E23CC"/>
    <w:rsid w:val="000E2423"/>
    <w:rsid w:val="000E288B"/>
    <w:rsid w:val="000E2C59"/>
    <w:rsid w:val="000E308C"/>
    <w:rsid w:val="000E3547"/>
    <w:rsid w:val="000E3698"/>
    <w:rsid w:val="000E4380"/>
    <w:rsid w:val="000E43D2"/>
    <w:rsid w:val="000E46FB"/>
    <w:rsid w:val="000E4B89"/>
    <w:rsid w:val="000E50D9"/>
    <w:rsid w:val="000E5270"/>
    <w:rsid w:val="000E5B63"/>
    <w:rsid w:val="000E5C0F"/>
    <w:rsid w:val="000E5C9B"/>
    <w:rsid w:val="000E5FFA"/>
    <w:rsid w:val="000E64B4"/>
    <w:rsid w:val="000E65A4"/>
    <w:rsid w:val="000E663A"/>
    <w:rsid w:val="000E68DD"/>
    <w:rsid w:val="000E6C70"/>
    <w:rsid w:val="000E6F1E"/>
    <w:rsid w:val="000E7264"/>
    <w:rsid w:val="000E7ADF"/>
    <w:rsid w:val="000F0105"/>
    <w:rsid w:val="000F09C3"/>
    <w:rsid w:val="000F0B7F"/>
    <w:rsid w:val="000F0D3B"/>
    <w:rsid w:val="000F0FC6"/>
    <w:rsid w:val="000F14A9"/>
    <w:rsid w:val="000F1AEB"/>
    <w:rsid w:val="000F229B"/>
    <w:rsid w:val="000F3150"/>
    <w:rsid w:val="000F315D"/>
    <w:rsid w:val="000F320E"/>
    <w:rsid w:val="000F36D4"/>
    <w:rsid w:val="000F390C"/>
    <w:rsid w:val="000F3A59"/>
    <w:rsid w:val="000F3BAA"/>
    <w:rsid w:val="000F3BE6"/>
    <w:rsid w:val="000F3E18"/>
    <w:rsid w:val="000F44CF"/>
    <w:rsid w:val="000F563B"/>
    <w:rsid w:val="000F56C6"/>
    <w:rsid w:val="000F6125"/>
    <w:rsid w:val="000F6277"/>
    <w:rsid w:val="000F656B"/>
    <w:rsid w:val="000F6BD6"/>
    <w:rsid w:val="000F7319"/>
    <w:rsid w:val="000F77CA"/>
    <w:rsid w:val="000F783D"/>
    <w:rsid w:val="000F7B85"/>
    <w:rsid w:val="000F7D16"/>
    <w:rsid w:val="000F7E30"/>
    <w:rsid w:val="001002A8"/>
    <w:rsid w:val="001004EE"/>
    <w:rsid w:val="00100642"/>
    <w:rsid w:val="00101002"/>
    <w:rsid w:val="001010C0"/>
    <w:rsid w:val="001019A8"/>
    <w:rsid w:val="0010297D"/>
    <w:rsid w:val="00102BF1"/>
    <w:rsid w:val="00102E42"/>
    <w:rsid w:val="00103554"/>
    <w:rsid w:val="001038E0"/>
    <w:rsid w:val="00103FB1"/>
    <w:rsid w:val="00104035"/>
    <w:rsid w:val="0010468D"/>
    <w:rsid w:val="0010495A"/>
    <w:rsid w:val="00104CC2"/>
    <w:rsid w:val="00104E5D"/>
    <w:rsid w:val="00105178"/>
    <w:rsid w:val="00105402"/>
    <w:rsid w:val="001055C3"/>
    <w:rsid w:val="001057D3"/>
    <w:rsid w:val="001058F9"/>
    <w:rsid w:val="0010599C"/>
    <w:rsid w:val="00105E92"/>
    <w:rsid w:val="00105F99"/>
    <w:rsid w:val="00105FE5"/>
    <w:rsid w:val="0010618F"/>
    <w:rsid w:val="001063F8"/>
    <w:rsid w:val="00106675"/>
    <w:rsid w:val="0010689D"/>
    <w:rsid w:val="0010728D"/>
    <w:rsid w:val="001078CC"/>
    <w:rsid w:val="00110082"/>
    <w:rsid w:val="0011015D"/>
    <w:rsid w:val="001104C9"/>
    <w:rsid w:val="001106A0"/>
    <w:rsid w:val="001106EF"/>
    <w:rsid w:val="00110769"/>
    <w:rsid w:val="00111118"/>
    <w:rsid w:val="00111371"/>
    <w:rsid w:val="001115B3"/>
    <w:rsid w:val="00111744"/>
    <w:rsid w:val="0011175D"/>
    <w:rsid w:val="001117C0"/>
    <w:rsid w:val="00111E4D"/>
    <w:rsid w:val="001120C2"/>
    <w:rsid w:val="001125A6"/>
    <w:rsid w:val="00112E79"/>
    <w:rsid w:val="0011336E"/>
    <w:rsid w:val="00113741"/>
    <w:rsid w:val="00113A56"/>
    <w:rsid w:val="00113CD3"/>
    <w:rsid w:val="00113CF2"/>
    <w:rsid w:val="0011402F"/>
    <w:rsid w:val="00115B2C"/>
    <w:rsid w:val="00115CBA"/>
    <w:rsid w:val="00116355"/>
    <w:rsid w:val="001164A6"/>
    <w:rsid w:val="00116988"/>
    <w:rsid w:val="00116B43"/>
    <w:rsid w:val="00116C32"/>
    <w:rsid w:val="00116C70"/>
    <w:rsid w:val="00117211"/>
    <w:rsid w:val="00117AF7"/>
    <w:rsid w:val="00117BBC"/>
    <w:rsid w:val="00117EA2"/>
    <w:rsid w:val="001203A0"/>
    <w:rsid w:val="0012046A"/>
    <w:rsid w:val="0012144F"/>
    <w:rsid w:val="001216D9"/>
    <w:rsid w:val="0012176C"/>
    <w:rsid w:val="00121AC4"/>
    <w:rsid w:val="00122053"/>
    <w:rsid w:val="0012247E"/>
    <w:rsid w:val="001231AA"/>
    <w:rsid w:val="001235DB"/>
    <w:rsid w:val="00123624"/>
    <w:rsid w:val="001239A0"/>
    <w:rsid w:val="00123C45"/>
    <w:rsid w:val="00123DBB"/>
    <w:rsid w:val="0012459F"/>
    <w:rsid w:val="00124A2E"/>
    <w:rsid w:val="00125507"/>
    <w:rsid w:val="00125D52"/>
    <w:rsid w:val="0012600F"/>
    <w:rsid w:val="00126450"/>
    <w:rsid w:val="00126486"/>
    <w:rsid w:val="00126B88"/>
    <w:rsid w:val="001272A0"/>
    <w:rsid w:val="001275ED"/>
    <w:rsid w:val="00127677"/>
    <w:rsid w:val="00127A51"/>
    <w:rsid w:val="00127C06"/>
    <w:rsid w:val="0013012C"/>
    <w:rsid w:val="00130279"/>
    <w:rsid w:val="0013027E"/>
    <w:rsid w:val="001308E6"/>
    <w:rsid w:val="00130D47"/>
    <w:rsid w:val="00130EA6"/>
    <w:rsid w:val="00130EE2"/>
    <w:rsid w:val="00130F2A"/>
    <w:rsid w:val="0013128F"/>
    <w:rsid w:val="001312E8"/>
    <w:rsid w:val="001315BD"/>
    <w:rsid w:val="001317ED"/>
    <w:rsid w:val="0013195B"/>
    <w:rsid w:val="00131EFA"/>
    <w:rsid w:val="00131F03"/>
    <w:rsid w:val="00132606"/>
    <w:rsid w:val="0013277C"/>
    <w:rsid w:val="00132E14"/>
    <w:rsid w:val="00132F11"/>
    <w:rsid w:val="00133457"/>
    <w:rsid w:val="00133C4D"/>
    <w:rsid w:val="001341EE"/>
    <w:rsid w:val="00134480"/>
    <w:rsid w:val="00134870"/>
    <w:rsid w:val="001348B7"/>
    <w:rsid w:val="00134926"/>
    <w:rsid w:val="00134D0A"/>
    <w:rsid w:val="00134D33"/>
    <w:rsid w:val="00134D61"/>
    <w:rsid w:val="0013546B"/>
    <w:rsid w:val="00135A64"/>
    <w:rsid w:val="0013609A"/>
    <w:rsid w:val="0013618B"/>
    <w:rsid w:val="001362A8"/>
    <w:rsid w:val="0013662E"/>
    <w:rsid w:val="00136A33"/>
    <w:rsid w:val="00136A5C"/>
    <w:rsid w:val="00136C1D"/>
    <w:rsid w:val="0013765F"/>
    <w:rsid w:val="00137902"/>
    <w:rsid w:val="00137CC5"/>
    <w:rsid w:val="0014023D"/>
    <w:rsid w:val="001403A7"/>
    <w:rsid w:val="001408DA"/>
    <w:rsid w:val="00140A70"/>
    <w:rsid w:val="00141209"/>
    <w:rsid w:val="00141354"/>
    <w:rsid w:val="00141609"/>
    <w:rsid w:val="00141B36"/>
    <w:rsid w:val="001420C8"/>
    <w:rsid w:val="001420F9"/>
    <w:rsid w:val="00142132"/>
    <w:rsid w:val="00142FB6"/>
    <w:rsid w:val="00143067"/>
    <w:rsid w:val="001431B5"/>
    <w:rsid w:val="00143310"/>
    <w:rsid w:val="00143740"/>
    <w:rsid w:val="00143C30"/>
    <w:rsid w:val="00143D4F"/>
    <w:rsid w:val="00144474"/>
    <w:rsid w:val="001446F2"/>
    <w:rsid w:val="0014499D"/>
    <w:rsid w:val="00144A4A"/>
    <w:rsid w:val="00144B21"/>
    <w:rsid w:val="00144C82"/>
    <w:rsid w:val="00144D34"/>
    <w:rsid w:val="00145043"/>
    <w:rsid w:val="00146739"/>
    <w:rsid w:val="00147034"/>
    <w:rsid w:val="00147FC0"/>
    <w:rsid w:val="00150562"/>
    <w:rsid w:val="001507C0"/>
    <w:rsid w:val="0015132C"/>
    <w:rsid w:val="0015161F"/>
    <w:rsid w:val="0015164C"/>
    <w:rsid w:val="00151658"/>
    <w:rsid w:val="0015181B"/>
    <w:rsid w:val="00151A3F"/>
    <w:rsid w:val="00151B73"/>
    <w:rsid w:val="00151F0F"/>
    <w:rsid w:val="00152033"/>
    <w:rsid w:val="0015213D"/>
    <w:rsid w:val="001527EE"/>
    <w:rsid w:val="0015280E"/>
    <w:rsid w:val="001528C1"/>
    <w:rsid w:val="00152902"/>
    <w:rsid w:val="00152904"/>
    <w:rsid w:val="00152920"/>
    <w:rsid w:val="00152DFC"/>
    <w:rsid w:val="00153C73"/>
    <w:rsid w:val="0015426C"/>
    <w:rsid w:val="00154BDE"/>
    <w:rsid w:val="00154E47"/>
    <w:rsid w:val="00155975"/>
    <w:rsid w:val="00155A1C"/>
    <w:rsid w:val="00155D6F"/>
    <w:rsid w:val="00155E16"/>
    <w:rsid w:val="00155EEF"/>
    <w:rsid w:val="0015606D"/>
    <w:rsid w:val="00156CFA"/>
    <w:rsid w:val="00157530"/>
    <w:rsid w:val="00157940"/>
    <w:rsid w:val="00157FD0"/>
    <w:rsid w:val="001609B3"/>
    <w:rsid w:val="001609BF"/>
    <w:rsid w:val="00160A15"/>
    <w:rsid w:val="00160A79"/>
    <w:rsid w:val="00161256"/>
    <w:rsid w:val="00161455"/>
    <w:rsid w:val="001619B6"/>
    <w:rsid w:val="00161D11"/>
    <w:rsid w:val="00161F14"/>
    <w:rsid w:val="00162004"/>
    <w:rsid w:val="00162610"/>
    <w:rsid w:val="0016263E"/>
    <w:rsid w:val="00162B10"/>
    <w:rsid w:val="00162C72"/>
    <w:rsid w:val="001634E7"/>
    <w:rsid w:val="001635FA"/>
    <w:rsid w:val="00163B5F"/>
    <w:rsid w:val="00163C8A"/>
    <w:rsid w:val="001643B0"/>
    <w:rsid w:val="0016463C"/>
    <w:rsid w:val="001650A0"/>
    <w:rsid w:val="00165116"/>
    <w:rsid w:val="0016547E"/>
    <w:rsid w:val="0016559C"/>
    <w:rsid w:val="0016574F"/>
    <w:rsid w:val="00166290"/>
    <w:rsid w:val="00166560"/>
    <w:rsid w:val="0016706E"/>
    <w:rsid w:val="00167205"/>
    <w:rsid w:val="00167438"/>
    <w:rsid w:val="00167E93"/>
    <w:rsid w:val="00170177"/>
    <w:rsid w:val="00170248"/>
    <w:rsid w:val="0017060C"/>
    <w:rsid w:val="00171301"/>
    <w:rsid w:val="0017153A"/>
    <w:rsid w:val="00171BC7"/>
    <w:rsid w:val="001724BC"/>
    <w:rsid w:val="00172556"/>
    <w:rsid w:val="0017295B"/>
    <w:rsid w:val="00172992"/>
    <w:rsid w:val="00173355"/>
    <w:rsid w:val="001734DD"/>
    <w:rsid w:val="00173717"/>
    <w:rsid w:val="0017387E"/>
    <w:rsid w:val="001739C4"/>
    <w:rsid w:val="0017436F"/>
    <w:rsid w:val="00174510"/>
    <w:rsid w:val="00174A4C"/>
    <w:rsid w:val="00174ACC"/>
    <w:rsid w:val="00174CDF"/>
    <w:rsid w:val="00174E4E"/>
    <w:rsid w:val="00175C59"/>
    <w:rsid w:val="001760C9"/>
    <w:rsid w:val="00176259"/>
    <w:rsid w:val="0017705A"/>
    <w:rsid w:val="00177151"/>
    <w:rsid w:val="0017735E"/>
    <w:rsid w:val="001776AE"/>
    <w:rsid w:val="001777F0"/>
    <w:rsid w:val="00177BE0"/>
    <w:rsid w:val="00177F2B"/>
    <w:rsid w:val="00180BB8"/>
    <w:rsid w:val="00180C40"/>
    <w:rsid w:val="00180FA4"/>
    <w:rsid w:val="00181449"/>
    <w:rsid w:val="00181E68"/>
    <w:rsid w:val="00181F0C"/>
    <w:rsid w:val="00182A40"/>
    <w:rsid w:val="00182D32"/>
    <w:rsid w:val="001840C7"/>
    <w:rsid w:val="00184C32"/>
    <w:rsid w:val="00184EDE"/>
    <w:rsid w:val="00184FC8"/>
    <w:rsid w:val="0018525C"/>
    <w:rsid w:val="001853E7"/>
    <w:rsid w:val="001856BB"/>
    <w:rsid w:val="00185A5C"/>
    <w:rsid w:val="00185A6A"/>
    <w:rsid w:val="001862BC"/>
    <w:rsid w:val="00186621"/>
    <w:rsid w:val="00186BA0"/>
    <w:rsid w:val="00186E38"/>
    <w:rsid w:val="001870F0"/>
    <w:rsid w:val="00187439"/>
    <w:rsid w:val="00187B2C"/>
    <w:rsid w:val="00187CF6"/>
    <w:rsid w:val="00187E9B"/>
    <w:rsid w:val="0019138F"/>
    <w:rsid w:val="001915A3"/>
    <w:rsid w:val="0019243A"/>
    <w:rsid w:val="001929FB"/>
    <w:rsid w:val="00192B7D"/>
    <w:rsid w:val="00192E8E"/>
    <w:rsid w:val="0019300C"/>
    <w:rsid w:val="00193057"/>
    <w:rsid w:val="00193126"/>
    <w:rsid w:val="001934A5"/>
    <w:rsid w:val="00193DBA"/>
    <w:rsid w:val="0019431E"/>
    <w:rsid w:val="00194488"/>
    <w:rsid w:val="0019499F"/>
    <w:rsid w:val="001951AE"/>
    <w:rsid w:val="001953DA"/>
    <w:rsid w:val="00195D3A"/>
    <w:rsid w:val="00196030"/>
    <w:rsid w:val="0019612E"/>
    <w:rsid w:val="001964AA"/>
    <w:rsid w:val="001968B7"/>
    <w:rsid w:val="00196C9D"/>
    <w:rsid w:val="001A0179"/>
    <w:rsid w:val="001A0886"/>
    <w:rsid w:val="001A0958"/>
    <w:rsid w:val="001A181D"/>
    <w:rsid w:val="001A1930"/>
    <w:rsid w:val="001A1DD8"/>
    <w:rsid w:val="001A2256"/>
    <w:rsid w:val="001A2C48"/>
    <w:rsid w:val="001A330A"/>
    <w:rsid w:val="001A3365"/>
    <w:rsid w:val="001A33AA"/>
    <w:rsid w:val="001A36BA"/>
    <w:rsid w:val="001A3765"/>
    <w:rsid w:val="001A3A13"/>
    <w:rsid w:val="001A3C5E"/>
    <w:rsid w:val="001A3D02"/>
    <w:rsid w:val="001A3EA8"/>
    <w:rsid w:val="001A4583"/>
    <w:rsid w:val="001A469E"/>
    <w:rsid w:val="001A47A2"/>
    <w:rsid w:val="001A49BF"/>
    <w:rsid w:val="001A49C2"/>
    <w:rsid w:val="001A4C30"/>
    <w:rsid w:val="001A4C8C"/>
    <w:rsid w:val="001A60B2"/>
    <w:rsid w:val="001A643D"/>
    <w:rsid w:val="001A678B"/>
    <w:rsid w:val="001A6BE9"/>
    <w:rsid w:val="001A6E67"/>
    <w:rsid w:val="001A6ED3"/>
    <w:rsid w:val="001A714D"/>
    <w:rsid w:val="001A752D"/>
    <w:rsid w:val="001A7749"/>
    <w:rsid w:val="001A7E2F"/>
    <w:rsid w:val="001A7F07"/>
    <w:rsid w:val="001B02DC"/>
    <w:rsid w:val="001B05DD"/>
    <w:rsid w:val="001B06F1"/>
    <w:rsid w:val="001B0E27"/>
    <w:rsid w:val="001B0F4D"/>
    <w:rsid w:val="001B15CB"/>
    <w:rsid w:val="001B1641"/>
    <w:rsid w:val="001B1881"/>
    <w:rsid w:val="001B1BEC"/>
    <w:rsid w:val="001B2256"/>
    <w:rsid w:val="001B269B"/>
    <w:rsid w:val="001B2BA8"/>
    <w:rsid w:val="001B2E33"/>
    <w:rsid w:val="001B2F90"/>
    <w:rsid w:val="001B31EF"/>
    <w:rsid w:val="001B34E2"/>
    <w:rsid w:val="001B3B29"/>
    <w:rsid w:val="001B3E72"/>
    <w:rsid w:val="001B47B2"/>
    <w:rsid w:val="001B4BB8"/>
    <w:rsid w:val="001B4CFB"/>
    <w:rsid w:val="001B50EA"/>
    <w:rsid w:val="001B5364"/>
    <w:rsid w:val="001B53AF"/>
    <w:rsid w:val="001B546F"/>
    <w:rsid w:val="001B555E"/>
    <w:rsid w:val="001B5B27"/>
    <w:rsid w:val="001B5D84"/>
    <w:rsid w:val="001B5F47"/>
    <w:rsid w:val="001B665F"/>
    <w:rsid w:val="001B6902"/>
    <w:rsid w:val="001B6FC0"/>
    <w:rsid w:val="001B7008"/>
    <w:rsid w:val="001B7109"/>
    <w:rsid w:val="001B7990"/>
    <w:rsid w:val="001B7A1A"/>
    <w:rsid w:val="001B7E0A"/>
    <w:rsid w:val="001C04CB"/>
    <w:rsid w:val="001C0524"/>
    <w:rsid w:val="001C080F"/>
    <w:rsid w:val="001C08E6"/>
    <w:rsid w:val="001C152A"/>
    <w:rsid w:val="001C187B"/>
    <w:rsid w:val="001C1B54"/>
    <w:rsid w:val="001C1E3D"/>
    <w:rsid w:val="001C2522"/>
    <w:rsid w:val="001C2813"/>
    <w:rsid w:val="001C2A4A"/>
    <w:rsid w:val="001C31D1"/>
    <w:rsid w:val="001C3219"/>
    <w:rsid w:val="001C3338"/>
    <w:rsid w:val="001C3490"/>
    <w:rsid w:val="001C35A3"/>
    <w:rsid w:val="001C373C"/>
    <w:rsid w:val="001C3C42"/>
    <w:rsid w:val="001C3C46"/>
    <w:rsid w:val="001C49A8"/>
    <w:rsid w:val="001C5089"/>
    <w:rsid w:val="001C50F3"/>
    <w:rsid w:val="001C575D"/>
    <w:rsid w:val="001C5AEE"/>
    <w:rsid w:val="001C65D4"/>
    <w:rsid w:val="001C69E9"/>
    <w:rsid w:val="001C6AE2"/>
    <w:rsid w:val="001C70B3"/>
    <w:rsid w:val="001C7746"/>
    <w:rsid w:val="001C7D53"/>
    <w:rsid w:val="001C7FC5"/>
    <w:rsid w:val="001D08AE"/>
    <w:rsid w:val="001D0E68"/>
    <w:rsid w:val="001D13BF"/>
    <w:rsid w:val="001D13CE"/>
    <w:rsid w:val="001D153D"/>
    <w:rsid w:val="001D1C2E"/>
    <w:rsid w:val="001D20E3"/>
    <w:rsid w:val="001D26ED"/>
    <w:rsid w:val="001D2995"/>
    <w:rsid w:val="001D346B"/>
    <w:rsid w:val="001D39E0"/>
    <w:rsid w:val="001D3DC8"/>
    <w:rsid w:val="001D3FE2"/>
    <w:rsid w:val="001D4054"/>
    <w:rsid w:val="001D4124"/>
    <w:rsid w:val="001D4198"/>
    <w:rsid w:val="001D4446"/>
    <w:rsid w:val="001D46D8"/>
    <w:rsid w:val="001D4A58"/>
    <w:rsid w:val="001D4AE7"/>
    <w:rsid w:val="001D4B7F"/>
    <w:rsid w:val="001D4BBE"/>
    <w:rsid w:val="001D5224"/>
    <w:rsid w:val="001D5358"/>
    <w:rsid w:val="001D554C"/>
    <w:rsid w:val="001D599C"/>
    <w:rsid w:val="001D618F"/>
    <w:rsid w:val="001D636E"/>
    <w:rsid w:val="001D675E"/>
    <w:rsid w:val="001D6933"/>
    <w:rsid w:val="001D6CB6"/>
    <w:rsid w:val="001D6D83"/>
    <w:rsid w:val="001D71BF"/>
    <w:rsid w:val="001D78BF"/>
    <w:rsid w:val="001D7C20"/>
    <w:rsid w:val="001D7EDF"/>
    <w:rsid w:val="001D7F0E"/>
    <w:rsid w:val="001E0076"/>
    <w:rsid w:val="001E00CB"/>
    <w:rsid w:val="001E05B4"/>
    <w:rsid w:val="001E1046"/>
    <w:rsid w:val="001E1301"/>
    <w:rsid w:val="001E1463"/>
    <w:rsid w:val="001E1850"/>
    <w:rsid w:val="001E1C66"/>
    <w:rsid w:val="001E2BA4"/>
    <w:rsid w:val="001E2E52"/>
    <w:rsid w:val="001E2E6E"/>
    <w:rsid w:val="001E2FBA"/>
    <w:rsid w:val="001E32AC"/>
    <w:rsid w:val="001E3821"/>
    <w:rsid w:val="001E4300"/>
    <w:rsid w:val="001E4414"/>
    <w:rsid w:val="001E476B"/>
    <w:rsid w:val="001E59E0"/>
    <w:rsid w:val="001E5FDF"/>
    <w:rsid w:val="001E6087"/>
    <w:rsid w:val="001E618C"/>
    <w:rsid w:val="001E631E"/>
    <w:rsid w:val="001E634D"/>
    <w:rsid w:val="001E653C"/>
    <w:rsid w:val="001E6744"/>
    <w:rsid w:val="001E675F"/>
    <w:rsid w:val="001E6AED"/>
    <w:rsid w:val="001E6B0D"/>
    <w:rsid w:val="001E7F22"/>
    <w:rsid w:val="001F0305"/>
    <w:rsid w:val="001F0842"/>
    <w:rsid w:val="001F14FE"/>
    <w:rsid w:val="001F153B"/>
    <w:rsid w:val="001F1636"/>
    <w:rsid w:val="001F17C1"/>
    <w:rsid w:val="001F1B8D"/>
    <w:rsid w:val="001F1D8F"/>
    <w:rsid w:val="001F1EDC"/>
    <w:rsid w:val="001F2121"/>
    <w:rsid w:val="001F229A"/>
    <w:rsid w:val="001F2347"/>
    <w:rsid w:val="001F2D3D"/>
    <w:rsid w:val="001F2FD0"/>
    <w:rsid w:val="001F357E"/>
    <w:rsid w:val="001F3676"/>
    <w:rsid w:val="001F3934"/>
    <w:rsid w:val="001F3B4A"/>
    <w:rsid w:val="001F3D14"/>
    <w:rsid w:val="001F3ED9"/>
    <w:rsid w:val="001F476E"/>
    <w:rsid w:val="001F483B"/>
    <w:rsid w:val="001F5018"/>
    <w:rsid w:val="001F555C"/>
    <w:rsid w:val="001F5B4D"/>
    <w:rsid w:val="001F5E36"/>
    <w:rsid w:val="001F6190"/>
    <w:rsid w:val="001F64B6"/>
    <w:rsid w:val="001F6507"/>
    <w:rsid w:val="001F6B18"/>
    <w:rsid w:val="001F6B92"/>
    <w:rsid w:val="00200A4C"/>
    <w:rsid w:val="002010FA"/>
    <w:rsid w:val="00201ED6"/>
    <w:rsid w:val="0020251C"/>
    <w:rsid w:val="0020260E"/>
    <w:rsid w:val="00202CC6"/>
    <w:rsid w:val="0020376F"/>
    <w:rsid w:val="0020394C"/>
    <w:rsid w:val="00203C34"/>
    <w:rsid w:val="00203D01"/>
    <w:rsid w:val="00203D0F"/>
    <w:rsid w:val="00203D27"/>
    <w:rsid w:val="00204734"/>
    <w:rsid w:val="00205060"/>
    <w:rsid w:val="00205332"/>
    <w:rsid w:val="00205C55"/>
    <w:rsid w:val="00206716"/>
    <w:rsid w:val="00206D33"/>
    <w:rsid w:val="00206D35"/>
    <w:rsid w:val="00207244"/>
    <w:rsid w:val="0020735D"/>
    <w:rsid w:val="00207A0B"/>
    <w:rsid w:val="00207C5A"/>
    <w:rsid w:val="0021021E"/>
    <w:rsid w:val="002102CF"/>
    <w:rsid w:val="00210882"/>
    <w:rsid w:val="00210FAC"/>
    <w:rsid w:val="00211253"/>
    <w:rsid w:val="002118C1"/>
    <w:rsid w:val="00211926"/>
    <w:rsid w:val="00211983"/>
    <w:rsid w:val="002120BA"/>
    <w:rsid w:val="00212849"/>
    <w:rsid w:val="0021317A"/>
    <w:rsid w:val="002139DC"/>
    <w:rsid w:val="00213DBE"/>
    <w:rsid w:val="00214224"/>
    <w:rsid w:val="00214320"/>
    <w:rsid w:val="00214749"/>
    <w:rsid w:val="00216998"/>
    <w:rsid w:val="00216F61"/>
    <w:rsid w:val="00217549"/>
    <w:rsid w:val="00217736"/>
    <w:rsid w:val="0022062F"/>
    <w:rsid w:val="0022096D"/>
    <w:rsid w:val="00220C95"/>
    <w:rsid w:val="00220D8A"/>
    <w:rsid w:val="00220EBB"/>
    <w:rsid w:val="002212BA"/>
    <w:rsid w:val="00221C43"/>
    <w:rsid w:val="00221C49"/>
    <w:rsid w:val="00221CD1"/>
    <w:rsid w:val="00221D3F"/>
    <w:rsid w:val="00221D7F"/>
    <w:rsid w:val="00222B2F"/>
    <w:rsid w:val="00222C83"/>
    <w:rsid w:val="00222F0E"/>
    <w:rsid w:val="0022302F"/>
    <w:rsid w:val="0022361F"/>
    <w:rsid w:val="00223654"/>
    <w:rsid w:val="00223C1B"/>
    <w:rsid w:val="00223FD0"/>
    <w:rsid w:val="00224213"/>
    <w:rsid w:val="00224251"/>
    <w:rsid w:val="00224342"/>
    <w:rsid w:val="00224404"/>
    <w:rsid w:val="00224894"/>
    <w:rsid w:val="002248FE"/>
    <w:rsid w:val="0022497D"/>
    <w:rsid w:val="002255E2"/>
    <w:rsid w:val="00225846"/>
    <w:rsid w:val="0022597E"/>
    <w:rsid w:val="00225A64"/>
    <w:rsid w:val="00225BB1"/>
    <w:rsid w:val="00225E27"/>
    <w:rsid w:val="00226129"/>
    <w:rsid w:val="002269C0"/>
    <w:rsid w:val="00226BE0"/>
    <w:rsid w:val="0022730C"/>
    <w:rsid w:val="00227404"/>
    <w:rsid w:val="002278F8"/>
    <w:rsid w:val="0023053D"/>
    <w:rsid w:val="00230824"/>
    <w:rsid w:val="00230941"/>
    <w:rsid w:val="002310E1"/>
    <w:rsid w:val="0023172C"/>
    <w:rsid w:val="00231DEF"/>
    <w:rsid w:val="00232634"/>
    <w:rsid w:val="00232737"/>
    <w:rsid w:val="00232881"/>
    <w:rsid w:val="00233367"/>
    <w:rsid w:val="0023396B"/>
    <w:rsid w:val="00233B9A"/>
    <w:rsid w:val="00233DBF"/>
    <w:rsid w:val="00234A65"/>
    <w:rsid w:val="00234C53"/>
    <w:rsid w:val="00234E38"/>
    <w:rsid w:val="0023508B"/>
    <w:rsid w:val="002353D2"/>
    <w:rsid w:val="00235525"/>
    <w:rsid w:val="00235598"/>
    <w:rsid w:val="0023565A"/>
    <w:rsid w:val="00235B53"/>
    <w:rsid w:val="00235C39"/>
    <w:rsid w:val="00235D90"/>
    <w:rsid w:val="0023628A"/>
    <w:rsid w:val="002369E7"/>
    <w:rsid w:val="00237D1F"/>
    <w:rsid w:val="002400B9"/>
    <w:rsid w:val="0024031B"/>
    <w:rsid w:val="002406F4"/>
    <w:rsid w:val="0024072D"/>
    <w:rsid w:val="00240B8E"/>
    <w:rsid w:val="00240D05"/>
    <w:rsid w:val="00240DC6"/>
    <w:rsid w:val="00240F54"/>
    <w:rsid w:val="00240FC2"/>
    <w:rsid w:val="00241576"/>
    <w:rsid w:val="00241B2D"/>
    <w:rsid w:val="00241C92"/>
    <w:rsid w:val="00241D36"/>
    <w:rsid w:val="00241E7D"/>
    <w:rsid w:val="00242207"/>
    <w:rsid w:val="00242525"/>
    <w:rsid w:val="002428D2"/>
    <w:rsid w:val="00242D54"/>
    <w:rsid w:val="002431B9"/>
    <w:rsid w:val="00243498"/>
    <w:rsid w:val="002434F1"/>
    <w:rsid w:val="00243733"/>
    <w:rsid w:val="00243E2F"/>
    <w:rsid w:val="00244389"/>
    <w:rsid w:val="0024461D"/>
    <w:rsid w:val="00244BB3"/>
    <w:rsid w:val="002450C1"/>
    <w:rsid w:val="002451C8"/>
    <w:rsid w:val="00245492"/>
    <w:rsid w:val="0024635E"/>
    <w:rsid w:val="002467B4"/>
    <w:rsid w:val="00246A46"/>
    <w:rsid w:val="00246E82"/>
    <w:rsid w:val="002470E0"/>
    <w:rsid w:val="002471A7"/>
    <w:rsid w:val="002475D8"/>
    <w:rsid w:val="00247881"/>
    <w:rsid w:val="002478A1"/>
    <w:rsid w:val="00247C08"/>
    <w:rsid w:val="00250085"/>
    <w:rsid w:val="00250457"/>
    <w:rsid w:val="00250DA7"/>
    <w:rsid w:val="00251970"/>
    <w:rsid w:val="00251BF6"/>
    <w:rsid w:val="00251D9A"/>
    <w:rsid w:val="002523F3"/>
    <w:rsid w:val="002529E2"/>
    <w:rsid w:val="002532B7"/>
    <w:rsid w:val="002539D4"/>
    <w:rsid w:val="00254126"/>
    <w:rsid w:val="002541F9"/>
    <w:rsid w:val="0025431D"/>
    <w:rsid w:val="00254BE8"/>
    <w:rsid w:val="00255094"/>
    <w:rsid w:val="0025511E"/>
    <w:rsid w:val="0025511F"/>
    <w:rsid w:val="002553FE"/>
    <w:rsid w:val="00255417"/>
    <w:rsid w:val="002556AA"/>
    <w:rsid w:val="00256019"/>
    <w:rsid w:val="0025615F"/>
    <w:rsid w:val="002569D6"/>
    <w:rsid w:val="00256D39"/>
    <w:rsid w:val="00256DC6"/>
    <w:rsid w:val="00257431"/>
    <w:rsid w:val="0025761F"/>
    <w:rsid w:val="0025785D"/>
    <w:rsid w:val="00257C5C"/>
    <w:rsid w:val="00260228"/>
    <w:rsid w:val="002607BA"/>
    <w:rsid w:val="0026125F"/>
    <w:rsid w:val="0026169E"/>
    <w:rsid w:val="0026193E"/>
    <w:rsid w:val="00262287"/>
    <w:rsid w:val="002624F5"/>
    <w:rsid w:val="00262918"/>
    <w:rsid w:val="00262EAC"/>
    <w:rsid w:val="0026325A"/>
    <w:rsid w:val="00263C3B"/>
    <w:rsid w:val="00263DAC"/>
    <w:rsid w:val="00263EB5"/>
    <w:rsid w:val="002641B5"/>
    <w:rsid w:val="002642DE"/>
    <w:rsid w:val="00265AFE"/>
    <w:rsid w:val="00265B02"/>
    <w:rsid w:val="00265C65"/>
    <w:rsid w:val="002660F4"/>
    <w:rsid w:val="00266874"/>
    <w:rsid w:val="00266C4D"/>
    <w:rsid w:val="00267276"/>
    <w:rsid w:val="002676AE"/>
    <w:rsid w:val="002677A6"/>
    <w:rsid w:val="00267876"/>
    <w:rsid w:val="00267AF0"/>
    <w:rsid w:val="00267C48"/>
    <w:rsid w:val="00267ED0"/>
    <w:rsid w:val="00267F38"/>
    <w:rsid w:val="002700DE"/>
    <w:rsid w:val="002704DF"/>
    <w:rsid w:val="00270626"/>
    <w:rsid w:val="002709BB"/>
    <w:rsid w:val="002709CA"/>
    <w:rsid w:val="00270A82"/>
    <w:rsid w:val="00270A8E"/>
    <w:rsid w:val="002711D7"/>
    <w:rsid w:val="0027133C"/>
    <w:rsid w:val="002713FC"/>
    <w:rsid w:val="00271A1D"/>
    <w:rsid w:val="002725D7"/>
    <w:rsid w:val="0027275A"/>
    <w:rsid w:val="0027284B"/>
    <w:rsid w:val="00272BDC"/>
    <w:rsid w:val="00272D1B"/>
    <w:rsid w:val="00272D51"/>
    <w:rsid w:val="00272F1F"/>
    <w:rsid w:val="00272FA1"/>
    <w:rsid w:val="00272FE4"/>
    <w:rsid w:val="002730E4"/>
    <w:rsid w:val="0027344B"/>
    <w:rsid w:val="00273DFA"/>
    <w:rsid w:val="002743C5"/>
    <w:rsid w:val="002743F1"/>
    <w:rsid w:val="0027484B"/>
    <w:rsid w:val="00274EB6"/>
    <w:rsid w:val="00275153"/>
    <w:rsid w:val="00275182"/>
    <w:rsid w:val="0027557B"/>
    <w:rsid w:val="00275C92"/>
    <w:rsid w:val="00276CAB"/>
    <w:rsid w:val="00276D13"/>
    <w:rsid w:val="00276ED9"/>
    <w:rsid w:val="00277196"/>
    <w:rsid w:val="002774F3"/>
    <w:rsid w:val="002777D8"/>
    <w:rsid w:val="00277821"/>
    <w:rsid w:val="00277883"/>
    <w:rsid w:val="00277C34"/>
    <w:rsid w:val="00280E88"/>
    <w:rsid w:val="00281B5D"/>
    <w:rsid w:val="0028214F"/>
    <w:rsid w:val="002824D7"/>
    <w:rsid w:val="00282530"/>
    <w:rsid w:val="002825C5"/>
    <w:rsid w:val="00282FC2"/>
    <w:rsid w:val="002833BE"/>
    <w:rsid w:val="00283744"/>
    <w:rsid w:val="00283902"/>
    <w:rsid w:val="00283A4C"/>
    <w:rsid w:val="00283B1B"/>
    <w:rsid w:val="00283F1E"/>
    <w:rsid w:val="00283FFC"/>
    <w:rsid w:val="00284805"/>
    <w:rsid w:val="00284BA2"/>
    <w:rsid w:val="0028509E"/>
    <w:rsid w:val="002851FE"/>
    <w:rsid w:val="0028541C"/>
    <w:rsid w:val="002857BA"/>
    <w:rsid w:val="00285911"/>
    <w:rsid w:val="002859AC"/>
    <w:rsid w:val="00285D0D"/>
    <w:rsid w:val="00285F14"/>
    <w:rsid w:val="00286F05"/>
    <w:rsid w:val="00287820"/>
    <w:rsid w:val="002879B5"/>
    <w:rsid w:val="00287A91"/>
    <w:rsid w:val="00287C77"/>
    <w:rsid w:val="0029006A"/>
    <w:rsid w:val="0029024B"/>
    <w:rsid w:val="002902A8"/>
    <w:rsid w:val="002902DF"/>
    <w:rsid w:val="0029040C"/>
    <w:rsid w:val="00290DAB"/>
    <w:rsid w:val="00290DD7"/>
    <w:rsid w:val="00291C30"/>
    <w:rsid w:val="00291C86"/>
    <w:rsid w:val="00291E12"/>
    <w:rsid w:val="00291F3A"/>
    <w:rsid w:val="00292B34"/>
    <w:rsid w:val="00292C27"/>
    <w:rsid w:val="00292D7F"/>
    <w:rsid w:val="00292DFF"/>
    <w:rsid w:val="00293008"/>
    <w:rsid w:val="0029324E"/>
    <w:rsid w:val="0029348B"/>
    <w:rsid w:val="0029369D"/>
    <w:rsid w:val="00293B08"/>
    <w:rsid w:val="00293E6E"/>
    <w:rsid w:val="0029428B"/>
    <w:rsid w:val="002943A1"/>
    <w:rsid w:val="002944E7"/>
    <w:rsid w:val="00294797"/>
    <w:rsid w:val="00294E61"/>
    <w:rsid w:val="0029508B"/>
    <w:rsid w:val="0029515F"/>
    <w:rsid w:val="0029517D"/>
    <w:rsid w:val="002954AF"/>
    <w:rsid w:val="0029563A"/>
    <w:rsid w:val="002965D8"/>
    <w:rsid w:val="00296A99"/>
    <w:rsid w:val="00296AA4"/>
    <w:rsid w:val="00296F7F"/>
    <w:rsid w:val="00297509"/>
    <w:rsid w:val="00297F3C"/>
    <w:rsid w:val="00297FAF"/>
    <w:rsid w:val="002A037C"/>
    <w:rsid w:val="002A038F"/>
    <w:rsid w:val="002A07E0"/>
    <w:rsid w:val="002A126C"/>
    <w:rsid w:val="002A1291"/>
    <w:rsid w:val="002A140D"/>
    <w:rsid w:val="002A155E"/>
    <w:rsid w:val="002A1729"/>
    <w:rsid w:val="002A2986"/>
    <w:rsid w:val="002A327D"/>
    <w:rsid w:val="002A3758"/>
    <w:rsid w:val="002A39DC"/>
    <w:rsid w:val="002A3A85"/>
    <w:rsid w:val="002A3B9E"/>
    <w:rsid w:val="002A3FDB"/>
    <w:rsid w:val="002A4038"/>
    <w:rsid w:val="002A4247"/>
    <w:rsid w:val="002A4921"/>
    <w:rsid w:val="002A50A1"/>
    <w:rsid w:val="002A56ED"/>
    <w:rsid w:val="002A5D43"/>
    <w:rsid w:val="002A6410"/>
    <w:rsid w:val="002A66D3"/>
    <w:rsid w:val="002A692C"/>
    <w:rsid w:val="002A6B1C"/>
    <w:rsid w:val="002A78E1"/>
    <w:rsid w:val="002A79AB"/>
    <w:rsid w:val="002A7DF3"/>
    <w:rsid w:val="002B0698"/>
    <w:rsid w:val="002B0B20"/>
    <w:rsid w:val="002B0FE0"/>
    <w:rsid w:val="002B10A1"/>
    <w:rsid w:val="002B1108"/>
    <w:rsid w:val="002B1325"/>
    <w:rsid w:val="002B1586"/>
    <w:rsid w:val="002B1853"/>
    <w:rsid w:val="002B1CC9"/>
    <w:rsid w:val="002B1D48"/>
    <w:rsid w:val="002B1E6C"/>
    <w:rsid w:val="002B1F21"/>
    <w:rsid w:val="002B2679"/>
    <w:rsid w:val="002B31DA"/>
    <w:rsid w:val="002B3491"/>
    <w:rsid w:val="002B3598"/>
    <w:rsid w:val="002B35D5"/>
    <w:rsid w:val="002B3892"/>
    <w:rsid w:val="002B38AB"/>
    <w:rsid w:val="002B3EE5"/>
    <w:rsid w:val="002B4391"/>
    <w:rsid w:val="002B4936"/>
    <w:rsid w:val="002B4C5C"/>
    <w:rsid w:val="002B5097"/>
    <w:rsid w:val="002B53CD"/>
    <w:rsid w:val="002B5EB4"/>
    <w:rsid w:val="002B6818"/>
    <w:rsid w:val="002B69C8"/>
    <w:rsid w:val="002B7398"/>
    <w:rsid w:val="002B7526"/>
    <w:rsid w:val="002B7810"/>
    <w:rsid w:val="002B7CA4"/>
    <w:rsid w:val="002B7CBF"/>
    <w:rsid w:val="002B7F1E"/>
    <w:rsid w:val="002C06CB"/>
    <w:rsid w:val="002C07C0"/>
    <w:rsid w:val="002C0FA8"/>
    <w:rsid w:val="002C1136"/>
    <w:rsid w:val="002C12BE"/>
    <w:rsid w:val="002C134D"/>
    <w:rsid w:val="002C18CF"/>
    <w:rsid w:val="002C1DD6"/>
    <w:rsid w:val="002C2D54"/>
    <w:rsid w:val="002C2EAE"/>
    <w:rsid w:val="002C312E"/>
    <w:rsid w:val="002C313D"/>
    <w:rsid w:val="002C31CD"/>
    <w:rsid w:val="002C354B"/>
    <w:rsid w:val="002C35C1"/>
    <w:rsid w:val="002C3EEE"/>
    <w:rsid w:val="002C3FCE"/>
    <w:rsid w:val="002C49A1"/>
    <w:rsid w:val="002C4F42"/>
    <w:rsid w:val="002C5421"/>
    <w:rsid w:val="002C563B"/>
    <w:rsid w:val="002C5ABC"/>
    <w:rsid w:val="002C5D68"/>
    <w:rsid w:val="002C5D9F"/>
    <w:rsid w:val="002C5F14"/>
    <w:rsid w:val="002C5FBC"/>
    <w:rsid w:val="002C68B7"/>
    <w:rsid w:val="002C6D03"/>
    <w:rsid w:val="002C6D89"/>
    <w:rsid w:val="002C7327"/>
    <w:rsid w:val="002C75E7"/>
    <w:rsid w:val="002C76A9"/>
    <w:rsid w:val="002C7922"/>
    <w:rsid w:val="002C7976"/>
    <w:rsid w:val="002C7D17"/>
    <w:rsid w:val="002C7E58"/>
    <w:rsid w:val="002D04B0"/>
    <w:rsid w:val="002D06F4"/>
    <w:rsid w:val="002D0C1E"/>
    <w:rsid w:val="002D1F4D"/>
    <w:rsid w:val="002D211F"/>
    <w:rsid w:val="002D22B7"/>
    <w:rsid w:val="002D22BE"/>
    <w:rsid w:val="002D27EC"/>
    <w:rsid w:val="002D28F2"/>
    <w:rsid w:val="002D34D5"/>
    <w:rsid w:val="002D34E2"/>
    <w:rsid w:val="002D36EA"/>
    <w:rsid w:val="002D3798"/>
    <w:rsid w:val="002D3879"/>
    <w:rsid w:val="002D3889"/>
    <w:rsid w:val="002D3B5A"/>
    <w:rsid w:val="002D4932"/>
    <w:rsid w:val="002D4A3B"/>
    <w:rsid w:val="002D4CF4"/>
    <w:rsid w:val="002D5214"/>
    <w:rsid w:val="002D569B"/>
    <w:rsid w:val="002D571A"/>
    <w:rsid w:val="002D5E30"/>
    <w:rsid w:val="002D662D"/>
    <w:rsid w:val="002D672A"/>
    <w:rsid w:val="002D689A"/>
    <w:rsid w:val="002D68A9"/>
    <w:rsid w:val="002D6D5B"/>
    <w:rsid w:val="002D7559"/>
    <w:rsid w:val="002D75A5"/>
    <w:rsid w:val="002D7608"/>
    <w:rsid w:val="002D79F8"/>
    <w:rsid w:val="002D7AE1"/>
    <w:rsid w:val="002D7D37"/>
    <w:rsid w:val="002D7D3B"/>
    <w:rsid w:val="002E004B"/>
    <w:rsid w:val="002E0D4B"/>
    <w:rsid w:val="002E0D99"/>
    <w:rsid w:val="002E0F39"/>
    <w:rsid w:val="002E0FEF"/>
    <w:rsid w:val="002E122A"/>
    <w:rsid w:val="002E14FD"/>
    <w:rsid w:val="002E1DA5"/>
    <w:rsid w:val="002E2025"/>
    <w:rsid w:val="002E2331"/>
    <w:rsid w:val="002E2AD4"/>
    <w:rsid w:val="002E2F02"/>
    <w:rsid w:val="002E3542"/>
    <w:rsid w:val="002E3CBA"/>
    <w:rsid w:val="002E44AA"/>
    <w:rsid w:val="002E4E97"/>
    <w:rsid w:val="002E50E0"/>
    <w:rsid w:val="002E52DD"/>
    <w:rsid w:val="002E5AB6"/>
    <w:rsid w:val="002E5D66"/>
    <w:rsid w:val="002E652E"/>
    <w:rsid w:val="002E682A"/>
    <w:rsid w:val="002E78E4"/>
    <w:rsid w:val="002F0134"/>
    <w:rsid w:val="002F0536"/>
    <w:rsid w:val="002F085F"/>
    <w:rsid w:val="002F098B"/>
    <w:rsid w:val="002F09DB"/>
    <w:rsid w:val="002F09ED"/>
    <w:rsid w:val="002F0EA8"/>
    <w:rsid w:val="002F1979"/>
    <w:rsid w:val="002F1FE9"/>
    <w:rsid w:val="002F3363"/>
    <w:rsid w:val="002F3BF1"/>
    <w:rsid w:val="002F5739"/>
    <w:rsid w:val="002F61E1"/>
    <w:rsid w:val="002F71B4"/>
    <w:rsid w:val="002F7B91"/>
    <w:rsid w:val="002F7F6A"/>
    <w:rsid w:val="00300087"/>
    <w:rsid w:val="003002CE"/>
    <w:rsid w:val="003002DC"/>
    <w:rsid w:val="00300766"/>
    <w:rsid w:val="00300C41"/>
    <w:rsid w:val="0030102C"/>
    <w:rsid w:val="00301164"/>
    <w:rsid w:val="003023A8"/>
    <w:rsid w:val="00302711"/>
    <w:rsid w:val="00302A84"/>
    <w:rsid w:val="0030305E"/>
    <w:rsid w:val="003032E1"/>
    <w:rsid w:val="00303321"/>
    <w:rsid w:val="003035AF"/>
    <w:rsid w:val="0030364E"/>
    <w:rsid w:val="0030423C"/>
    <w:rsid w:val="003045B8"/>
    <w:rsid w:val="00304697"/>
    <w:rsid w:val="00304D9D"/>
    <w:rsid w:val="00304E61"/>
    <w:rsid w:val="00305158"/>
    <w:rsid w:val="0030683A"/>
    <w:rsid w:val="00306883"/>
    <w:rsid w:val="00306960"/>
    <w:rsid w:val="003070F8"/>
    <w:rsid w:val="00307524"/>
    <w:rsid w:val="00307762"/>
    <w:rsid w:val="00307AD6"/>
    <w:rsid w:val="00307DCC"/>
    <w:rsid w:val="00307DE5"/>
    <w:rsid w:val="00307F1D"/>
    <w:rsid w:val="00310EC5"/>
    <w:rsid w:val="00310F90"/>
    <w:rsid w:val="003114CE"/>
    <w:rsid w:val="003125FB"/>
    <w:rsid w:val="0031269F"/>
    <w:rsid w:val="00312976"/>
    <w:rsid w:val="003129D7"/>
    <w:rsid w:val="00312ABE"/>
    <w:rsid w:val="00313027"/>
    <w:rsid w:val="00313ACF"/>
    <w:rsid w:val="0031409D"/>
    <w:rsid w:val="003140C6"/>
    <w:rsid w:val="003144B5"/>
    <w:rsid w:val="003144C4"/>
    <w:rsid w:val="00314877"/>
    <w:rsid w:val="00315589"/>
    <w:rsid w:val="003157E9"/>
    <w:rsid w:val="003163D3"/>
    <w:rsid w:val="003167DC"/>
    <w:rsid w:val="003169CF"/>
    <w:rsid w:val="003169EF"/>
    <w:rsid w:val="00316F51"/>
    <w:rsid w:val="003173C4"/>
    <w:rsid w:val="00317508"/>
    <w:rsid w:val="003178E6"/>
    <w:rsid w:val="0032049D"/>
    <w:rsid w:val="00320528"/>
    <w:rsid w:val="00320CC9"/>
    <w:rsid w:val="00321034"/>
    <w:rsid w:val="00321430"/>
    <w:rsid w:val="003229DD"/>
    <w:rsid w:val="00322AD4"/>
    <w:rsid w:val="00323091"/>
    <w:rsid w:val="00323896"/>
    <w:rsid w:val="003239E9"/>
    <w:rsid w:val="00324012"/>
    <w:rsid w:val="003242B4"/>
    <w:rsid w:val="0032431C"/>
    <w:rsid w:val="003243A0"/>
    <w:rsid w:val="0032452E"/>
    <w:rsid w:val="00325117"/>
    <w:rsid w:val="0032594E"/>
    <w:rsid w:val="00325E10"/>
    <w:rsid w:val="003266C5"/>
    <w:rsid w:val="00327128"/>
    <w:rsid w:val="00327468"/>
    <w:rsid w:val="0032766E"/>
    <w:rsid w:val="00327750"/>
    <w:rsid w:val="00330437"/>
    <w:rsid w:val="00330AC7"/>
    <w:rsid w:val="00330C37"/>
    <w:rsid w:val="00330CBD"/>
    <w:rsid w:val="00330EEE"/>
    <w:rsid w:val="00331284"/>
    <w:rsid w:val="003319E5"/>
    <w:rsid w:val="00331BD7"/>
    <w:rsid w:val="00331CD4"/>
    <w:rsid w:val="00331DD4"/>
    <w:rsid w:val="0033229D"/>
    <w:rsid w:val="0033282C"/>
    <w:rsid w:val="00332863"/>
    <w:rsid w:val="00332F02"/>
    <w:rsid w:val="00332FD6"/>
    <w:rsid w:val="003331F2"/>
    <w:rsid w:val="00333449"/>
    <w:rsid w:val="00333912"/>
    <w:rsid w:val="00333F1B"/>
    <w:rsid w:val="00333F6B"/>
    <w:rsid w:val="0033430E"/>
    <w:rsid w:val="00334320"/>
    <w:rsid w:val="0033451F"/>
    <w:rsid w:val="003346BD"/>
    <w:rsid w:val="00334AA4"/>
    <w:rsid w:val="00334AAC"/>
    <w:rsid w:val="00334EDF"/>
    <w:rsid w:val="00335234"/>
    <w:rsid w:val="00335457"/>
    <w:rsid w:val="003359A7"/>
    <w:rsid w:val="003359D6"/>
    <w:rsid w:val="00335B81"/>
    <w:rsid w:val="00335D9B"/>
    <w:rsid w:val="00336033"/>
    <w:rsid w:val="0033605E"/>
    <w:rsid w:val="00336503"/>
    <w:rsid w:val="00336632"/>
    <w:rsid w:val="00336CB7"/>
    <w:rsid w:val="003378B7"/>
    <w:rsid w:val="00337CFC"/>
    <w:rsid w:val="00340858"/>
    <w:rsid w:val="003410AF"/>
    <w:rsid w:val="003416E1"/>
    <w:rsid w:val="003419D0"/>
    <w:rsid w:val="00341CAA"/>
    <w:rsid w:val="00341DC1"/>
    <w:rsid w:val="00341F80"/>
    <w:rsid w:val="00342261"/>
    <w:rsid w:val="003422DC"/>
    <w:rsid w:val="00342963"/>
    <w:rsid w:val="0034301F"/>
    <w:rsid w:val="00343652"/>
    <w:rsid w:val="00343B90"/>
    <w:rsid w:val="00343B9C"/>
    <w:rsid w:val="0034431C"/>
    <w:rsid w:val="00344E16"/>
    <w:rsid w:val="00344F34"/>
    <w:rsid w:val="0034501B"/>
    <w:rsid w:val="00345064"/>
    <w:rsid w:val="00345142"/>
    <w:rsid w:val="00345686"/>
    <w:rsid w:val="00346171"/>
    <w:rsid w:val="003467D1"/>
    <w:rsid w:val="0034777C"/>
    <w:rsid w:val="00347B8A"/>
    <w:rsid w:val="00350661"/>
    <w:rsid w:val="00350851"/>
    <w:rsid w:val="00350B4B"/>
    <w:rsid w:val="003514A9"/>
    <w:rsid w:val="00351AA5"/>
    <w:rsid w:val="00351C0B"/>
    <w:rsid w:val="00351C7E"/>
    <w:rsid w:val="00351D34"/>
    <w:rsid w:val="00351F6E"/>
    <w:rsid w:val="00351F95"/>
    <w:rsid w:val="00352D2C"/>
    <w:rsid w:val="00352E55"/>
    <w:rsid w:val="0035332D"/>
    <w:rsid w:val="00353488"/>
    <w:rsid w:val="0035384F"/>
    <w:rsid w:val="003538DB"/>
    <w:rsid w:val="0035487E"/>
    <w:rsid w:val="00354EB2"/>
    <w:rsid w:val="00355D82"/>
    <w:rsid w:val="00356A7A"/>
    <w:rsid w:val="00357485"/>
    <w:rsid w:val="00357BED"/>
    <w:rsid w:val="003600E4"/>
    <w:rsid w:val="0036090F"/>
    <w:rsid w:val="00360D91"/>
    <w:rsid w:val="00360DD8"/>
    <w:rsid w:val="00360F14"/>
    <w:rsid w:val="0036121F"/>
    <w:rsid w:val="00361396"/>
    <w:rsid w:val="00361EE8"/>
    <w:rsid w:val="003625B0"/>
    <w:rsid w:val="0036272A"/>
    <w:rsid w:val="00362A14"/>
    <w:rsid w:val="00362A26"/>
    <w:rsid w:val="00362BB1"/>
    <w:rsid w:val="00362D80"/>
    <w:rsid w:val="003630E7"/>
    <w:rsid w:val="00363162"/>
    <w:rsid w:val="0036347C"/>
    <w:rsid w:val="00363BBA"/>
    <w:rsid w:val="00363C38"/>
    <w:rsid w:val="00363C47"/>
    <w:rsid w:val="0036402B"/>
    <w:rsid w:val="003641B3"/>
    <w:rsid w:val="00365013"/>
    <w:rsid w:val="0036543E"/>
    <w:rsid w:val="00365BC2"/>
    <w:rsid w:val="00365D47"/>
    <w:rsid w:val="00365D76"/>
    <w:rsid w:val="00365F80"/>
    <w:rsid w:val="0036614A"/>
    <w:rsid w:val="0036624A"/>
    <w:rsid w:val="003664E3"/>
    <w:rsid w:val="003665FD"/>
    <w:rsid w:val="00366AB5"/>
    <w:rsid w:val="00366D84"/>
    <w:rsid w:val="00366EE5"/>
    <w:rsid w:val="0036700E"/>
    <w:rsid w:val="00367029"/>
    <w:rsid w:val="0036703E"/>
    <w:rsid w:val="00367282"/>
    <w:rsid w:val="003674A6"/>
    <w:rsid w:val="00367938"/>
    <w:rsid w:val="00367AAF"/>
    <w:rsid w:val="00367E02"/>
    <w:rsid w:val="00370FFE"/>
    <w:rsid w:val="0037136B"/>
    <w:rsid w:val="0037218F"/>
    <w:rsid w:val="00372C62"/>
    <w:rsid w:val="00372D89"/>
    <w:rsid w:val="00372E06"/>
    <w:rsid w:val="00372E88"/>
    <w:rsid w:val="00373106"/>
    <w:rsid w:val="0037342B"/>
    <w:rsid w:val="0037382E"/>
    <w:rsid w:val="00373879"/>
    <w:rsid w:val="003738CE"/>
    <w:rsid w:val="00374018"/>
    <w:rsid w:val="00374095"/>
    <w:rsid w:val="00374354"/>
    <w:rsid w:val="0037493C"/>
    <w:rsid w:val="00374E16"/>
    <w:rsid w:val="00375171"/>
    <w:rsid w:val="0037561A"/>
    <w:rsid w:val="003756B3"/>
    <w:rsid w:val="003757DF"/>
    <w:rsid w:val="00375A65"/>
    <w:rsid w:val="00375F4D"/>
    <w:rsid w:val="00376528"/>
    <w:rsid w:val="003767A4"/>
    <w:rsid w:val="0037779E"/>
    <w:rsid w:val="003778C6"/>
    <w:rsid w:val="00377A93"/>
    <w:rsid w:val="00377B97"/>
    <w:rsid w:val="00377CBB"/>
    <w:rsid w:val="00380053"/>
    <w:rsid w:val="00380086"/>
    <w:rsid w:val="00380B62"/>
    <w:rsid w:val="0038134A"/>
    <w:rsid w:val="0038192A"/>
    <w:rsid w:val="003819AE"/>
    <w:rsid w:val="00381C12"/>
    <w:rsid w:val="00381CEE"/>
    <w:rsid w:val="003830E0"/>
    <w:rsid w:val="00383306"/>
    <w:rsid w:val="0038351D"/>
    <w:rsid w:val="0038362C"/>
    <w:rsid w:val="00383ADD"/>
    <w:rsid w:val="0038405C"/>
    <w:rsid w:val="003840B5"/>
    <w:rsid w:val="003842D5"/>
    <w:rsid w:val="003846A5"/>
    <w:rsid w:val="00384A93"/>
    <w:rsid w:val="00384CAC"/>
    <w:rsid w:val="00384FD4"/>
    <w:rsid w:val="00385246"/>
    <w:rsid w:val="003854D2"/>
    <w:rsid w:val="003854EC"/>
    <w:rsid w:val="00385748"/>
    <w:rsid w:val="003858DA"/>
    <w:rsid w:val="003859CF"/>
    <w:rsid w:val="00385A50"/>
    <w:rsid w:val="00385EC4"/>
    <w:rsid w:val="00385F8E"/>
    <w:rsid w:val="0038622B"/>
    <w:rsid w:val="00386324"/>
    <w:rsid w:val="0038660B"/>
    <w:rsid w:val="0038664A"/>
    <w:rsid w:val="003868B1"/>
    <w:rsid w:val="00386E3E"/>
    <w:rsid w:val="00387097"/>
    <w:rsid w:val="00387161"/>
    <w:rsid w:val="0038717B"/>
    <w:rsid w:val="0038718F"/>
    <w:rsid w:val="003872A3"/>
    <w:rsid w:val="003873F0"/>
    <w:rsid w:val="0038764F"/>
    <w:rsid w:val="00387728"/>
    <w:rsid w:val="00387B9D"/>
    <w:rsid w:val="00387CEE"/>
    <w:rsid w:val="00387F3D"/>
    <w:rsid w:val="00387FC4"/>
    <w:rsid w:val="0039042F"/>
    <w:rsid w:val="00390451"/>
    <w:rsid w:val="00390816"/>
    <w:rsid w:val="003912CE"/>
    <w:rsid w:val="003913B3"/>
    <w:rsid w:val="00391742"/>
    <w:rsid w:val="003918C3"/>
    <w:rsid w:val="00391B4C"/>
    <w:rsid w:val="00391B98"/>
    <w:rsid w:val="00391BFA"/>
    <w:rsid w:val="00391E65"/>
    <w:rsid w:val="0039262A"/>
    <w:rsid w:val="00392883"/>
    <w:rsid w:val="00393A1C"/>
    <w:rsid w:val="00393CCF"/>
    <w:rsid w:val="00393F02"/>
    <w:rsid w:val="003941C2"/>
    <w:rsid w:val="00394533"/>
    <w:rsid w:val="00394E7B"/>
    <w:rsid w:val="003951C0"/>
    <w:rsid w:val="0039587A"/>
    <w:rsid w:val="00396327"/>
    <w:rsid w:val="00396496"/>
    <w:rsid w:val="003964C1"/>
    <w:rsid w:val="00396D0D"/>
    <w:rsid w:val="00397536"/>
    <w:rsid w:val="0039799D"/>
    <w:rsid w:val="00397A13"/>
    <w:rsid w:val="00397E94"/>
    <w:rsid w:val="00397F32"/>
    <w:rsid w:val="003A055A"/>
    <w:rsid w:val="003A05B1"/>
    <w:rsid w:val="003A066A"/>
    <w:rsid w:val="003A0E3F"/>
    <w:rsid w:val="003A0F4B"/>
    <w:rsid w:val="003A0F9C"/>
    <w:rsid w:val="003A154E"/>
    <w:rsid w:val="003A188E"/>
    <w:rsid w:val="003A1962"/>
    <w:rsid w:val="003A1B07"/>
    <w:rsid w:val="003A2513"/>
    <w:rsid w:val="003A3438"/>
    <w:rsid w:val="003A35C4"/>
    <w:rsid w:val="003A3CF9"/>
    <w:rsid w:val="003A3E0B"/>
    <w:rsid w:val="003A43A2"/>
    <w:rsid w:val="003A45A0"/>
    <w:rsid w:val="003A4A8F"/>
    <w:rsid w:val="003A4BA5"/>
    <w:rsid w:val="003A4D90"/>
    <w:rsid w:val="003A55E1"/>
    <w:rsid w:val="003A55E4"/>
    <w:rsid w:val="003A5834"/>
    <w:rsid w:val="003A5A29"/>
    <w:rsid w:val="003A5C21"/>
    <w:rsid w:val="003A5E48"/>
    <w:rsid w:val="003A6540"/>
    <w:rsid w:val="003A65F1"/>
    <w:rsid w:val="003A6862"/>
    <w:rsid w:val="003A6AFE"/>
    <w:rsid w:val="003A70E5"/>
    <w:rsid w:val="003A728C"/>
    <w:rsid w:val="003A766C"/>
    <w:rsid w:val="003A7829"/>
    <w:rsid w:val="003A7B21"/>
    <w:rsid w:val="003A7D44"/>
    <w:rsid w:val="003A7E16"/>
    <w:rsid w:val="003A7E79"/>
    <w:rsid w:val="003B0304"/>
    <w:rsid w:val="003B09E9"/>
    <w:rsid w:val="003B0A58"/>
    <w:rsid w:val="003B0D4E"/>
    <w:rsid w:val="003B11F3"/>
    <w:rsid w:val="003B1A10"/>
    <w:rsid w:val="003B1A18"/>
    <w:rsid w:val="003B2CF0"/>
    <w:rsid w:val="003B2EBE"/>
    <w:rsid w:val="003B309B"/>
    <w:rsid w:val="003B337C"/>
    <w:rsid w:val="003B367D"/>
    <w:rsid w:val="003B37BB"/>
    <w:rsid w:val="003B37CE"/>
    <w:rsid w:val="003B3938"/>
    <w:rsid w:val="003B3A0C"/>
    <w:rsid w:val="003B4863"/>
    <w:rsid w:val="003B4E26"/>
    <w:rsid w:val="003B50CA"/>
    <w:rsid w:val="003B5224"/>
    <w:rsid w:val="003B5E0A"/>
    <w:rsid w:val="003B62CF"/>
    <w:rsid w:val="003B640D"/>
    <w:rsid w:val="003B641D"/>
    <w:rsid w:val="003B66F8"/>
    <w:rsid w:val="003B67B9"/>
    <w:rsid w:val="003B6C67"/>
    <w:rsid w:val="003B6EB7"/>
    <w:rsid w:val="003B7043"/>
    <w:rsid w:val="003B7BA9"/>
    <w:rsid w:val="003B7BBB"/>
    <w:rsid w:val="003C0274"/>
    <w:rsid w:val="003C0452"/>
    <w:rsid w:val="003C0DF3"/>
    <w:rsid w:val="003C1A92"/>
    <w:rsid w:val="003C1AF7"/>
    <w:rsid w:val="003C1D80"/>
    <w:rsid w:val="003C2177"/>
    <w:rsid w:val="003C2368"/>
    <w:rsid w:val="003C265D"/>
    <w:rsid w:val="003C2829"/>
    <w:rsid w:val="003C28E4"/>
    <w:rsid w:val="003C3057"/>
    <w:rsid w:val="003C3124"/>
    <w:rsid w:val="003C33C1"/>
    <w:rsid w:val="003C38C6"/>
    <w:rsid w:val="003C38F3"/>
    <w:rsid w:val="003C3C31"/>
    <w:rsid w:val="003C43A8"/>
    <w:rsid w:val="003C469D"/>
    <w:rsid w:val="003C46FC"/>
    <w:rsid w:val="003C4B9C"/>
    <w:rsid w:val="003C4F10"/>
    <w:rsid w:val="003C599E"/>
    <w:rsid w:val="003C59E3"/>
    <w:rsid w:val="003C5EF8"/>
    <w:rsid w:val="003C62D1"/>
    <w:rsid w:val="003C649E"/>
    <w:rsid w:val="003C6ACE"/>
    <w:rsid w:val="003C6FCB"/>
    <w:rsid w:val="003C739C"/>
    <w:rsid w:val="003C751D"/>
    <w:rsid w:val="003D0562"/>
    <w:rsid w:val="003D060F"/>
    <w:rsid w:val="003D0B00"/>
    <w:rsid w:val="003D0CBB"/>
    <w:rsid w:val="003D180B"/>
    <w:rsid w:val="003D1D6A"/>
    <w:rsid w:val="003D239E"/>
    <w:rsid w:val="003D2CE9"/>
    <w:rsid w:val="003D2F3B"/>
    <w:rsid w:val="003D3019"/>
    <w:rsid w:val="003D30B8"/>
    <w:rsid w:val="003D330A"/>
    <w:rsid w:val="003D35BA"/>
    <w:rsid w:val="003D3A26"/>
    <w:rsid w:val="003D3C3F"/>
    <w:rsid w:val="003D3D0C"/>
    <w:rsid w:val="003D3F43"/>
    <w:rsid w:val="003D4139"/>
    <w:rsid w:val="003D4E2B"/>
    <w:rsid w:val="003D5069"/>
    <w:rsid w:val="003D53BE"/>
    <w:rsid w:val="003D568E"/>
    <w:rsid w:val="003D5F75"/>
    <w:rsid w:val="003D61E0"/>
    <w:rsid w:val="003D6D46"/>
    <w:rsid w:val="003D6FF2"/>
    <w:rsid w:val="003D75A7"/>
    <w:rsid w:val="003D7BED"/>
    <w:rsid w:val="003D7EE1"/>
    <w:rsid w:val="003E06A9"/>
    <w:rsid w:val="003E070C"/>
    <w:rsid w:val="003E0916"/>
    <w:rsid w:val="003E0EAB"/>
    <w:rsid w:val="003E11C2"/>
    <w:rsid w:val="003E13CB"/>
    <w:rsid w:val="003E170B"/>
    <w:rsid w:val="003E1720"/>
    <w:rsid w:val="003E1D28"/>
    <w:rsid w:val="003E251C"/>
    <w:rsid w:val="003E27B3"/>
    <w:rsid w:val="003E2956"/>
    <w:rsid w:val="003E3199"/>
    <w:rsid w:val="003E3444"/>
    <w:rsid w:val="003E3453"/>
    <w:rsid w:val="003E369D"/>
    <w:rsid w:val="003E3AA2"/>
    <w:rsid w:val="003E3CB5"/>
    <w:rsid w:val="003E4835"/>
    <w:rsid w:val="003E4B72"/>
    <w:rsid w:val="003E4C89"/>
    <w:rsid w:val="003E4E00"/>
    <w:rsid w:val="003E5645"/>
    <w:rsid w:val="003E56FC"/>
    <w:rsid w:val="003E57DA"/>
    <w:rsid w:val="003E5932"/>
    <w:rsid w:val="003E594F"/>
    <w:rsid w:val="003E5BA0"/>
    <w:rsid w:val="003E6183"/>
    <w:rsid w:val="003E6206"/>
    <w:rsid w:val="003E67DF"/>
    <w:rsid w:val="003E685E"/>
    <w:rsid w:val="003E75F7"/>
    <w:rsid w:val="003F0256"/>
    <w:rsid w:val="003F0989"/>
    <w:rsid w:val="003F0996"/>
    <w:rsid w:val="003F09B7"/>
    <w:rsid w:val="003F0AD2"/>
    <w:rsid w:val="003F0D26"/>
    <w:rsid w:val="003F0FE5"/>
    <w:rsid w:val="003F13E8"/>
    <w:rsid w:val="003F14FB"/>
    <w:rsid w:val="003F1834"/>
    <w:rsid w:val="003F1938"/>
    <w:rsid w:val="003F1D08"/>
    <w:rsid w:val="003F1DD0"/>
    <w:rsid w:val="003F2439"/>
    <w:rsid w:val="003F2556"/>
    <w:rsid w:val="003F2828"/>
    <w:rsid w:val="003F2CC4"/>
    <w:rsid w:val="003F3803"/>
    <w:rsid w:val="003F3F41"/>
    <w:rsid w:val="003F44B3"/>
    <w:rsid w:val="003F4518"/>
    <w:rsid w:val="003F4EE0"/>
    <w:rsid w:val="003F52DB"/>
    <w:rsid w:val="003F5416"/>
    <w:rsid w:val="003F5B57"/>
    <w:rsid w:val="003F64E8"/>
    <w:rsid w:val="003F68DF"/>
    <w:rsid w:val="003F761B"/>
    <w:rsid w:val="0040007F"/>
    <w:rsid w:val="00400A90"/>
    <w:rsid w:val="004016FF"/>
    <w:rsid w:val="00401B88"/>
    <w:rsid w:val="00402404"/>
    <w:rsid w:val="00402992"/>
    <w:rsid w:val="00402B13"/>
    <w:rsid w:val="00402B98"/>
    <w:rsid w:val="00402CE4"/>
    <w:rsid w:val="0040348F"/>
    <w:rsid w:val="0040350D"/>
    <w:rsid w:val="00403C8E"/>
    <w:rsid w:val="00404301"/>
    <w:rsid w:val="00405087"/>
    <w:rsid w:val="004059F4"/>
    <w:rsid w:val="00405FB0"/>
    <w:rsid w:val="004061F3"/>
    <w:rsid w:val="00406778"/>
    <w:rsid w:val="00406BDF"/>
    <w:rsid w:val="00406D9C"/>
    <w:rsid w:val="00407A76"/>
    <w:rsid w:val="00407E66"/>
    <w:rsid w:val="0041006F"/>
    <w:rsid w:val="004100B0"/>
    <w:rsid w:val="0041013A"/>
    <w:rsid w:val="0041059A"/>
    <w:rsid w:val="00410C19"/>
    <w:rsid w:val="00410E96"/>
    <w:rsid w:val="00410F73"/>
    <w:rsid w:val="0041146A"/>
    <w:rsid w:val="00411A3B"/>
    <w:rsid w:val="00411B89"/>
    <w:rsid w:val="00411C6B"/>
    <w:rsid w:val="00411D26"/>
    <w:rsid w:val="00411FB3"/>
    <w:rsid w:val="004121FE"/>
    <w:rsid w:val="00412512"/>
    <w:rsid w:val="00412C74"/>
    <w:rsid w:val="00412CE7"/>
    <w:rsid w:val="00413306"/>
    <w:rsid w:val="00413700"/>
    <w:rsid w:val="00413FAD"/>
    <w:rsid w:val="004143D5"/>
    <w:rsid w:val="00414849"/>
    <w:rsid w:val="0041491F"/>
    <w:rsid w:val="00414E14"/>
    <w:rsid w:val="004150B7"/>
    <w:rsid w:val="0041688D"/>
    <w:rsid w:val="00416928"/>
    <w:rsid w:val="00416B1B"/>
    <w:rsid w:val="00416C95"/>
    <w:rsid w:val="00416F59"/>
    <w:rsid w:val="004174F9"/>
    <w:rsid w:val="00417898"/>
    <w:rsid w:val="004201B9"/>
    <w:rsid w:val="004201FB"/>
    <w:rsid w:val="004205C2"/>
    <w:rsid w:val="00420C5E"/>
    <w:rsid w:val="004219E1"/>
    <w:rsid w:val="00421BEB"/>
    <w:rsid w:val="0042207C"/>
    <w:rsid w:val="004225C5"/>
    <w:rsid w:val="00422696"/>
    <w:rsid w:val="00422F15"/>
    <w:rsid w:val="004231C6"/>
    <w:rsid w:val="00423447"/>
    <w:rsid w:val="004236F2"/>
    <w:rsid w:val="00423F28"/>
    <w:rsid w:val="00424202"/>
    <w:rsid w:val="0042485A"/>
    <w:rsid w:val="00424E1F"/>
    <w:rsid w:val="00425841"/>
    <w:rsid w:val="00425D36"/>
    <w:rsid w:val="0042614C"/>
    <w:rsid w:val="004264ED"/>
    <w:rsid w:val="00426730"/>
    <w:rsid w:val="00426814"/>
    <w:rsid w:val="0042690E"/>
    <w:rsid w:val="00426D25"/>
    <w:rsid w:val="004273FA"/>
    <w:rsid w:val="00427429"/>
    <w:rsid w:val="00427DDF"/>
    <w:rsid w:val="00427E90"/>
    <w:rsid w:val="00430502"/>
    <w:rsid w:val="00430A99"/>
    <w:rsid w:val="00430D75"/>
    <w:rsid w:val="004310DB"/>
    <w:rsid w:val="004312E4"/>
    <w:rsid w:val="004328F6"/>
    <w:rsid w:val="00433545"/>
    <w:rsid w:val="00433622"/>
    <w:rsid w:val="00433CF2"/>
    <w:rsid w:val="00433EB4"/>
    <w:rsid w:val="00434140"/>
    <w:rsid w:val="004343CC"/>
    <w:rsid w:val="00434447"/>
    <w:rsid w:val="00434512"/>
    <w:rsid w:val="00434AE0"/>
    <w:rsid w:val="00434B70"/>
    <w:rsid w:val="00434E7D"/>
    <w:rsid w:val="00435010"/>
    <w:rsid w:val="00435064"/>
    <w:rsid w:val="0043536F"/>
    <w:rsid w:val="00435437"/>
    <w:rsid w:val="004354F1"/>
    <w:rsid w:val="00435650"/>
    <w:rsid w:val="00436334"/>
    <w:rsid w:val="0043636A"/>
    <w:rsid w:val="004363C8"/>
    <w:rsid w:val="0043656C"/>
    <w:rsid w:val="0043677B"/>
    <w:rsid w:val="00436DDD"/>
    <w:rsid w:val="004379C8"/>
    <w:rsid w:val="00437B9C"/>
    <w:rsid w:val="00437D7E"/>
    <w:rsid w:val="00437EF6"/>
    <w:rsid w:val="00437FF5"/>
    <w:rsid w:val="00440476"/>
    <w:rsid w:val="0044143E"/>
    <w:rsid w:val="0044177D"/>
    <w:rsid w:val="0044181F"/>
    <w:rsid w:val="0044274A"/>
    <w:rsid w:val="004427F9"/>
    <w:rsid w:val="00442FC0"/>
    <w:rsid w:val="0044385E"/>
    <w:rsid w:val="004439AB"/>
    <w:rsid w:val="00443CC4"/>
    <w:rsid w:val="00443FD6"/>
    <w:rsid w:val="00444071"/>
    <w:rsid w:val="004441B7"/>
    <w:rsid w:val="0044482D"/>
    <w:rsid w:val="00444D16"/>
    <w:rsid w:val="00445FBE"/>
    <w:rsid w:val="00446670"/>
    <w:rsid w:val="00446794"/>
    <w:rsid w:val="00446811"/>
    <w:rsid w:val="0044691B"/>
    <w:rsid w:val="00446D27"/>
    <w:rsid w:val="00446D54"/>
    <w:rsid w:val="00447306"/>
    <w:rsid w:val="00447349"/>
    <w:rsid w:val="00447443"/>
    <w:rsid w:val="0045068D"/>
    <w:rsid w:val="004506B0"/>
    <w:rsid w:val="00450B68"/>
    <w:rsid w:val="004512DB"/>
    <w:rsid w:val="0045136D"/>
    <w:rsid w:val="004518BB"/>
    <w:rsid w:val="00451AF0"/>
    <w:rsid w:val="00451B3E"/>
    <w:rsid w:val="00451E14"/>
    <w:rsid w:val="00452378"/>
    <w:rsid w:val="00452C28"/>
    <w:rsid w:val="00452CD6"/>
    <w:rsid w:val="0045362B"/>
    <w:rsid w:val="00453CCC"/>
    <w:rsid w:val="00453F64"/>
    <w:rsid w:val="00454253"/>
    <w:rsid w:val="0045427B"/>
    <w:rsid w:val="0045449B"/>
    <w:rsid w:val="004544C1"/>
    <w:rsid w:val="00454C84"/>
    <w:rsid w:val="00455100"/>
    <w:rsid w:val="0045517F"/>
    <w:rsid w:val="004553CA"/>
    <w:rsid w:val="004554EC"/>
    <w:rsid w:val="00455CCB"/>
    <w:rsid w:val="00456423"/>
    <w:rsid w:val="00456D84"/>
    <w:rsid w:val="00456EC3"/>
    <w:rsid w:val="00457746"/>
    <w:rsid w:val="0045790F"/>
    <w:rsid w:val="0046078B"/>
    <w:rsid w:val="00460876"/>
    <w:rsid w:val="00460A22"/>
    <w:rsid w:val="00460DE9"/>
    <w:rsid w:val="00460E3B"/>
    <w:rsid w:val="00461117"/>
    <w:rsid w:val="004611A3"/>
    <w:rsid w:val="00461BBD"/>
    <w:rsid w:val="00461DDF"/>
    <w:rsid w:val="00462001"/>
    <w:rsid w:val="004627C3"/>
    <w:rsid w:val="00462A67"/>
    <w:rsid w:val="004630E5"/>
    <w:rsid w:val="00463545"/>
    <w:rsid w:val="00463602"/>
    <w:rsid w:val="0046393B"/>
    <w:rsid w:val="004639DE"/>
    <w:rsid w:val="00463AA3"/>
    <w:rsid w:val="004640BD"/>
    <w:rsid w:val="004647D7"/>
    <w:rsid w:val="00464A00"/>
    <w:rsid w:val="00465062"/>
    <w:rsid w:val="00465486"/>
    <w:rsid w:val="00465563"/>
    <w:rsid w:val="0046597E"/>
    <w:rsid w:val="004659F3"/>
    <w:rsid w:val="00465A58"/>
    <w:rsid w:val="00466034"/>
    <w:rsid w:val="004669FE"/>
    <w:rsid w:val="00466C9F"/>
    <w:rsid w:val="00466CD7"/>
    <w:rsid w:val="004670AA"/>
    <w:rsid w:val="004671CB"/>
    <w:rsid w:val="00467706"/>
    <w:rsid w:val="0047014B"/>
    <w:rsid w:val="00470CD1"/>
    <w:rsid w:val="00470F4D"/>
    <w:rsid w:val="0047179B"/>
    <w:rsid w:val="00471922"/>
    <w:rsid w:val="00471A17"/>
    <w:rsid w:val="00471C99"/>
    <w:rsid w:val="004724A3"/>
    <w:rsid w:val="00472752"/>
    <w:rsid w:val="00472B8E"/>
    <w:rsid w:val="00473097"/>
    <w:rsid w:val="0047319A"/>
    <w:rsid w:val="00473E66"/>
    <w:rsid w:val="00474221"/>
    <w:rsid w:val="00474A03"/>
    <w:rsid w:val="00474C7D"/>
    <w:rsid w:val="00474CF2"/>
    <w:rsid w:val="00475158"/>
    <w:rsid w:val="0047561F"/>
    <w:rsid w:val="00475793"/>
    <w:rsid w:val="004757B0"/>
    <w:rsid w:val="004759EA"/>
    <w:rsid w:val="00475A74"/>
    <w:rsid w:val="00475AC6"/>
    <w:rsid w:val="00475CD0"/>
    <w:rsid w:val="0047608C"/>
    <w:rsid w:val="00476287"/>
    <w:rsid w:val="0047632B"/>
    <w:rsid w:val="00476638"/>
    <w:rsid w:val="0047695E"/>
    <w:rsid w:val="00476A21"/>
    <w:rsid w:val="00476C94"/>
    <w:rsid w:val="0047742E"/>
    <w:rsid w:val="0047772C"/>
    <w:rsid w:val="0047790E"/>
    <w:rsid w:val="00477B4C"/>
    <w:rsid w:val="00480870"/>
    <w:rsid w:val="0048103A"/>
    <w:rsid w:val="00481A12"/>
    <w:rsid w:val="00481F09"/>
    <w:rsid w:val="00481F71"/>
    <w:rsid w:val="00482330"/>
    <w:rsid w:val="00482433"/>
    <w:rsid w:val="0048282B"/>
    <w:rsid w:val="00483064"/>
    <w:rsid w:val="00483312"/>
    <w:rsid w:val="00483483"/>
    <w:rsid w:val="00483513"/>
    <w:rsid w:val="00483C52"/>
    <w:rsid w:val="00483E62"/>
    <w:rsid w:val="00484111"/>
    <w:rsid w:val="004846EF"/>
    <w:rsid w:val="0048485C"/>
    <w:rsid w:val="004849F5"/>
    <w:rsid w:val="0048559B"/>
    <w:rsid w:val="00485823"/>
    <w:rsid w:val="00485D3B"/>
    <w:rsid w:val="00486096"/>
    <w:rsid w:val="00486319"/>
    <w:rsid w:val="004866B2"/>
    <w:rsid w:val="004871C6"/>
    <w:rsid w:val="00487295"/>
    <w:rsid w:val="00487565"/>
    <w:rsid w:val="00487D61"/>
    <w:rsid w:val="004903E1"/>
    <w:rsid w:val="00490748"/>
    <w:rsid w:val="00490B63"/>
    <w:rsid w:val="0049120D"/>
    <w:rsid w:val="00491277"/>
    <w:rsid w:val="00491672"/>
    <w:rsid w:val="00491B00"/>
    <w:rsid w:val="00491E0D"/>
    <w:rsid w:val="00492CC2"/>
    <w:rsid w:val="00492D1B"/>
    <w:rsid w:val="00493165"/>
    <w:rsid w:val="00493188"/>
    <w:rsid w:val="00494A56"/>
    <w:rsid w:val="00494DB0"/>
    <w:rsid w:val="00494DBE"/>
    <w:rsid w:val="00495981"/>
    <w:rsid w:val="0049675B"/>
    <w:rsid w:val="0049698F"/>
    <w:rsid w:val="00496AB9"/>
    <w:rsid w:val="00496B0B"/>
    <w:rsid w:val="00496D5A"/>
    <w:rsid w:val="0049711C"/>
    <w:rsid w:val="00497414"/>
    <w:rsid w:val="004978BD"/>
    <w:rsid w:val="004A037A"/>
    <w:rsid w:val="004A0936"/>
    <w:rsid w:val="004A0983"/>
    <w:rsid w:val="004A0E48"/>
    <w:rsid w:val="004A1AF8"/>
    <w:rsid w:val="004A20CA"/>
    <w:rsid w:val="004A2354"/>
    <w:rsid w:val="004A27B8"/>
    <w:rsid w:val="004A2925"/>
    <w:rsid w:val="004A2EB4"/>
    <w:rsid w:val="004A300C"/>
    <w:rsid w:val="004A303C"/>
    <w:rsid w:val="004A352B"/>
    <w:rsid w:val="004A382C"/>
    <w:rsid w:val="004A42E0"/>
    <w:rsid w:val="004A53E5"/>
    <w:rsid w:val="004A5540"/>
    <w:rsid w:val="004A5646"/>
    <w:rsid w:val="004A620D"/>
    <w:rsid w:val="004A6405"/>
    <w:rsid w:val="004A6574"/>
    <w:rsid w:val="004A6BE7"/>
    <w:rsid w:val="004A7520"/>
    <w:rsid w:val="004A762D"/>
    <w:rsid w:val="004A7981"/>
    <w:rsid w:val="004B090F"/>
    <w:rsid w:val="004B0C15"/>
    <w:rsid w:val="004B104D"/>
    <w:rsid w:val="004B13B5"/>
    <w:rsid w:val="004B13E1"/>
    <w:rsid w:val="004B1671"/>
    <w:rsid w:val="004B183D"/>
    <w:rsid w:val="004B18CD"/>
    <w:rsid w:val="004B2F84"/>
    <w:rsid w:val="004B34A0"/>
    <w:rsid w:val="004B3957"/>
    <w:rsid w:val="004B3E54"/>
    <w:rsid w:val="004B41A9"/>
    <w:rsid w:val="004B43A3"/>
    <w:rsid w:val="004B43EF"/>
    <w:rsid w:val="004B49AE"/>
    <w:rsid w:val="004B4DD2"/>
    <w:rsid w:val="004B4F62"/>
    <w:rsid w:val="004B53A0"/>
    <w:rsid w:val="004B5829"/>
    <w:rsid w:val="004B59AB"/>
    <w:rsid w:val="004B5C46"/>
    <w:rsid w:val="004B5DC2"/>
    <w:rsid w:val="004B600A"/>
    <w:rsid w:val="004B61A0"/>
    <w:rsid w:val="004B61C0"/>
    <w:rsid w:val="004B6251"/>
    <w:rsid w:val="004B6788"/>
    <w:rsid w:val="004B67B4"/>
    <w:rsid w:val="004B6971"/>
    <w:rsid w:val="004B6C65"/>
    <w:rsid w:val="004B70C6"/>
    <w:rsid w:val="004B72EA"/>
    <w:rsid w:val="004B7784"/>
    <w:rsid w:val="004B79A8"/>
    <w:rsid w:val="004B7E93"/>
    <w:rsid w:val="004C02B3"/>
    <w:rsid w:val="004C0681"/>
    <w:rsid w:val="004C07C6"/>
    <w:rsid w:val="004C07EF"/>
    <w:rsid w:val="004C0809"/>
    <w:rsid w:val="004C0F25"/>
    <w:rsid w:val="004C1A55"/>
    <w:rsid w:val="004C2265"/>
    <w:rsid w:val="004C2560"/>
    <w:rsid w:val="004C2906"/>
    <w:rsid w:val="004C29E0"/>
    <w:rsid w:val="004C3254"/>
    <w:rsid w:val="004C33C8"/>
    <w:rsid w:val="004C37F8"/>
    <w:rsid w:val="004C3DB2"/>
    <w:rsid w:val="004C3FD3"/>
    <w:rsid w:val="004C431B"/>
    <w:rsid w:val="004C43F9"/>
    <w:rsid w:val="004C44F3"/>
    <w:rsid w:val="004C495B"/>
    <w:rsid w:val="004C4E88"/>
    <w:rsid w:val="004C51CE"/>
    <w:rsid w:val="004C5413"/>
    <w:rsid w:val="004C5568"/>
    <w:rsid w:val="004C5C3E"/>
    <w:rsid w:val="004C69CE"/>
    <w:rsid w:val="004C6D2E"/>
    <w:rsid w:val="004C71E6"/>
    <w:rsid w:val="004C7FE7"/>
    <w:rsid w:val="004D0287"/>
    <w:rsid w:val="004D0505"/>
    <w:rsid w:val="004D05D3"/>
    <w:rsid w:val="004D0B56"/>
    <w:rsid w:val="004D0BEB"/>
    <w:rsid w:val="004D0C90"/>
    <w:rsid w:val="004D11FA"/>
    <w:rsid w:val="004D132E"/>
    <w:rsid w:val="004D18A5"/>
    <w:rsid w:val="004D1B7B"/>
    <w:rsid w:val="004D1F83"/>
    <w:rsid w:val="004D2367"/>
    <w:rsid w:val="004D2434"/>
    <w:rsid w:val="004D2DCE"/>
    <w:rsid w:val="004D2E92"/>
    <w:rsid w:val="004D2EC6"/>
    <w:rsid w:val="004D3213"/>
    <w:rsid w:val="004D3726"/>
    <w:rsid w:val="004D45E7"/>
    <w:rsid w:val="004D4881"/>
    <w:rsid w:val="004D4FC7"/>
    <w:rsid w:val="004D51F6"/>
    <w:rsid w:val="004D5898"/>
    <w:rsid w:val="004D5F57"/>
    <w:rsid w:val="004D61B9"/>
    <w:rsid w:val="004D67CB"/>
    <w:rsid w:val="004D7172"/>
    <w:rsid w:val="004D74AB"/>
    <w:rsid w:val="004D75BB"/>
    <w:rsid w:val="004D792E"/>
    <w:rsid w:val="004E02DD"/>
    <w:rsid w:val="004E062A"/>
    <w:rsid w:val="004E0722"/>
    <w:rsid w:val="004E078E"/>
    <w:rsid w:val="004E0964"/>
    <w:rsid w:val="004E0DAB"/>
    <w:rsid w:val="004E0DF9"/>
    <w:rsid w:val="004E1501"/>
    <w:rsid w:val="004E1606"/>
    <w:rsid w:val="004E19C2"/>
    <w:rsid w:val="004E25AB"/>
    <w:rsid w:val="004E2D90"/>
    <w:rsid w:val="004E3BF2"/>
    <w:rsid w:val="004E3D1D"/>
    <w:rsid w:val="004E447E"/>
    <w:rsid w:val="004E469F"/>
    <w:rsid w:val="004E4705"/>
    <w:rsid w:val="004E474B"/>
    <w:rsid w:val="004E4AE1"/>
    <w:rsid w:val="004E4DE2"/>
    <w:rsid w:val="004E4E59"/>
    <w:rsid w:val="004E4E92"/>
    <w:rsid w:val="004E500F"/>
    <w:rsid w:val="004E52F1"/>
    <w:rsid w:val="004E5792"/>
    <w:rsid w:val="004E5BE0"/>
    <w:rsid w:val="004E6A45"/>
    <w:rsid w:val="004E6AD5"/>
    <w:rsid w:val="004E6BBA"/>
    <w:rsid w:val="004E6D04"/>
    <w:rsid w:val="004E6E7E"/>
    <w:rsid w:val="004E7428"/>
    <w:rsid w:val="004E74A0"/>
    <w:rsid w:val="004E75F8"/>
    <w:rsid w:val="004E77EC"/>
    <w:rsid w:val="004E7F1D"/>
    <w:rsid w:val="004E7F20"/>
    <w:rsid w:val="004F00F2"/>
    <w:rsid w:val="004F104A"/>
    <w:rsid w:val="004F11AD"/>
    <w:rsid w:val="004F126B"/>
    <w:rsid w:val="004F200C"/>
    <w:rsid w:val="004F2189"/>
    <w:rsid w:val="004F25BE"/>
    <w:rsid w:val="004F2B7E"/>
    <w:rsid w:val="004F2CBC"/>
    <w:rsid w:val="004F3300"/>
    <w:rsid w:val="004F39DE"/>
    <w:rsid w:val="004F3AEE"/>
    <w:rsid w:val="004F3D5A"/>
    <w:rsid w:val="004F40F1"/>
    <w:rsid w:val="004F4769"/>
    <w:rsid w:val="004F4771"/>
    <w:rsid w:val="004F48B3"/>
    <w:rsid w:val="004F5070"/>
    <w:rsid w:val="004F5171"/>
    <w:rsid w:val="004F52FE"/>
    <w:rsid w:val="004F57AB"/>
    <w:rsid w:val="004F610A"/>
    <w:rsid w:val="004F6884"/>
    <w:rsid w:val="004F7384"/>
    <w:rsid w:val="004F770F"/>
    <w:rsid w:val="004F7A0E"/>
    <w:rsid w:val="00500170"/>
    <w:rsid w:val="00501D06"/>
    <w:rsid w:val="00501EC8"/>
    <w:rsid w:val="0050246F"/>
    <w:rsid w:val="00502831"/>
    <w:rsid w:val="00503162"/>
    <w:rsid w:val="005033E7"/>
    <w:rsid w:val="00503899"/>
    <w:rsid w:val="00503CB3"/>
    <w:rsid w:val="0050425C"/>
    <w:rsid w:val="00504406"/>
    <w:rsid w:val="005049E2"/>
    <w:rsid w:val="00504C0B"/>
    <w:rsid w:val="00504CF3"/>
    <w:rsid w:val="00504FC6"/>
    <w:rsid w:val="00505129"/>
    <w:rsid w:val="00505A5F"/>
    <w:rsid w:val="00506082"/>
    <w:rsid w:val="00506277"/>
    <w:rsid w:val="005063BE"/>
    <w:rsid w:val="00506976"/>
    <w:rsid w:val="00506EAF"/>
    <w:rsid w:val="0050761D"/>
    <w:rsid w:val="00507926"/>
    <w:rsid w:val="00507CAB"/>
    <w:rsid w:val="0051031C"/>
    <w:rsid w:val="005103E1"/>
    <w:rsid w:val="0051055E"/>
    <w:rsid w:val="005106A6"/>
    <w:rsid w:val="005107C9"/>
    <w:rsid w:val="005108CF"/>
    <w:rsid w:val="0051096D"/>
    <w:rsid w:val="00510F26"/>
    <w:rsid w:val="005112B6"/>
    <w:rsid w:val="00511320"/>
    <w:rsid w:val="005115B7"/>
    <w:rsid w:val="00511754"/>
    <w:rsid w:val="00511989"/>
    <w:rsid w:val="00511B07"/>
    <w:rsid w:val="00512496"/>
    <w:rsid w:val="005129CD"/>
    <w:rsid w:val="00512D10"/>
    <w:rsid w:val="0051326C"/>
    <w:rsid w:val="00513689"/>
    <w:rsid w:val="0051383C"/>
    <w:rsid w:val="00513B73"/>
    <w:rsid w:val="00513C02"/>
    <w:rsid w:val="00513F54"/>
    <w:rsid w:val="00514028"/>
    <w:rsid w:val="00514516"/>
    <w:rsid w:val="0051451F"/>
    <w:rsid w:val="005153AE"/>
    <w:rsid w:val="005154A7"/>
    <w:rsid w:val="00515725"/>
    <w:rsid w:val="00515900"/>
    <w:rsid w:val="00515A4E"/>
    <w:rsid w:val="00515F83"/>
    <w:rsid w:val="00516059"/>
    <w:rsid w:val="0051611B"/>
    <w:rsid w:val="00516474"/>
    <w:rsid w:val="005164DD"/>
    <w:rsid w:val="005168E2"/>
    <w:rsid w:val="00516C4A"/>
    <w:rsid w:val="00517545"/>
    <w:rsid w:val="00517804"/>
    <w:rsid w:val="005178EF"/>
    <w:rsid w:val="00520619"/>
    <w:rsid w:val="00520699"/>
    <w:rsid w:val="005206F0"/>
    <w:rsid w:val="00521472"/>
    <w:rsid w:val="00521C5E"/>
    <w:rsid w:val="00521D96"/>
    <w:rsid w:val="00522029"/>
    <w:rsid w:val="00522466"/>
    <w:rsid w:val="00522886"/>
    <w:rsid w:val="00523131"/>
    <w:rsid w:val="0052384C"/>
    <w:rsid w:val="00523BE5"/>
    <w:rsid w:val="00523BF1"/>
    <w:rsid w:val="005240A2"/>
    <w:rsid w:val="0052456E"/>
    <w:rsid w:val="00524978"/>
    <w:rsid w:val="00524E5F"/>
    <w:rsid w:val="0052579D"/>
    <w:rsid w:val="005257AD"/>
    <w:rsid w:val="005257FC"/>
    <w:rsid w:val="00526967"/>
    <w:rsid w:val="00526B3A"/>
    <w:rsid w:val="00527060"/>
    <w:rsid w:val="00527172"/>
    <w:rsid w:val="00527507"/>
    <w:rsid w:val="00527578"/>
    <w:rsid w:val="0052773B"/>
    <w:rsid w:val="00527A52"/>
    <w:rsid w:val="00527ECB"/>
    <w:rsid w:val="0053075D"/>
    <w:rsid w:val="00530791"/>
    <w:rsid w:val="00530D5F"/>
    <w:rsid w:val="0053158D"/>
    <w:rsid w:val="00531BB8"/>
    <w:rsid w:val="0053216F"/>
    <w:rsid w:val="005322C3"/>
    <w:rsid w:val="005325A5"/>
    <w:rsid w:val="005326FB"/>
    <w:rsid w:val="00532CB3"/>
    <w:rsid w:val="00533088"/>
    <w:rsid w:val="00533163"/>
    <w:rsid w:val="00533293"/>
    <w:rsid w:val="005332A0"/>
    <w:rsid w:val="00533A59"/>
    <w:rsid w:val="00533FC9"/>
    <w:rsid w:val="0053402D"/>
    <w:rsid w:val="005342E5"/>
    <w:rsid w:val="005349C3"/>
    <w:rsid w:val="005355A5"/>
    <w:rsid w:val="0053571D"/>
    <w:rsid w:val="00535BE1"/>
    <w:rsid w:val="00536003"/>
    <w:rsid w:val="00536799"/>
    <w:rsid w:val="005368D7"/>
    <w:rsid w:val="00536B81"/>
    <w:rsid w:val="00536D15"/>
    <w:rsid w:val="00536DAB"/>
    <w:rsid w:val="005374F9"/>
    <w:rsid w:val="0053754C"/>
    <w:rsid w:val="0053757B"/>
    <w:rsid w:val="00537608"/>
    <w:rsid w:val="00540129"/>
    <w:rsid w:val="005403E1"/>
    <w:rsid w:val="00540480"/>
    <w:rsid w:val="005405AE"/>
    <w:rsid w:val="00540BF2"/>
    <w:rsid w:val="00540DE3"/>
    <w:rsid w:val="00540F52"/>
    <w:rsid w:val="0054120F"/>
    <w:rsid w:val="005415CA"/>
    <w:rsid w:val="0054174E"/>
    <w:rsid w:val="005418AB"/>
    <w:rsid w:val="00541E06"/>
    <w:rsid w:val="00542307"/>
    <w:rsid w:val="005427DE"/>
    <w:rsid w:val="0054298D"/>
    <w:rsid w:val="00542EBC"/>
    <w:rsid w:val="00543046"/>
    <w:rsid w:val="00543546"/>
    <w:rsid w:val="00543659"/>
    <w:rsid w:val="0054411E"/>
    <w:rsid w:val="005441C5"/>
    <w:rsid w:val="00544CA5"/>
    <w:rsid w:val="005454D6"/>
    <w:rsid w:val="00545853"/>
    <w:rsid w:val="00545C50"/>
    <w:rsid w:val="00545D4F"/>
    <w:rsid w:val="00545E4C"/>
    <w:rsid w:val="00545FDE"/>
    <w:rsid w:val="00546AC6"/>
    <w:rsid w:val="00546D6C"/>
    <w:rsid w:val="0054750B"/>
    <w:rsid w:val="005479F8"/>
    <w:rsid w:val="00547AFC"/>
    <w:rsid w:val="00550BC6"/>
    <w:rsid w:val="005514AF"/>
    <w:rsid w:val="00551509"/>
    <w:rsid w:val="0055157B"/>
    <w:rsid w:val="00551852"/>
    <w:rsid w:val="005520C6"/>
    <w:rsid w:val="005521EF"/>
    <w:rsid w:val="005523D9"/>
    <w:rsid w:val="0055247F"/>
    <w:rsid w:val="00552528"/>
    <w:rsid w:val="005528E4"/>
    <w:rsid w:val="00552921"/>
    <w:rsid w:val="00552E36"/>
    <w:rsid w:val="00552EB7"/>
    <w:rsid w:val="0055307B"/>
    <w:rsid w:val="005537EB"/>
    <w:rsid w:val="00553874"/>
    <w:rsid w:val="00553DB5"/>
    <w:rsid w:val="00553F95"/>
    <w:rsid w:val="00554585"/>
    <w:rsid w:val="0055470D"/>
    <w:rsid w:val="0055487E"/>
    <w:rsid w:val="00554927"/>
    <w:rsid w:val="00554A95"/>
    <w:rsid w:val="005555D3"/>
    <w:rsid w:val="00555BFB"/>
    <w:rsid w:val="00555F0D"/>
    <w:rsid w:val="00556277"/>
    <w:rsid w:val="00556388"/>
    <w:rsid w:val="00556590"/>
    <w:rsid w:val="005565A5"/>
    <w:rsid w:val="0055679C"/>
    <w:rsid w:val="00556D62"/>
    <w:rsid w:val="005572DB"/>
    <w:rsid w:val="00557D56"/>
    <w:rsid w:val="005600BF"/>
    <w:rsid w:val="005608C9"/>
    <w:rsid w:val="00560984"/>
    <w:rsid w:val="00560D34"/>
    <w:rsid w:val="005614D9"/>
    <w:rsid w:val="00561CBE"/>
    <w:rsid w:val="00561D2E"/>
    <w:rsid w:val="0056236E"/>
    <w:rsid w:val="00562646"/>
    <w:rsid w:val="00562894"/>
    <w:rsid w:val="00562D7D"/>
    <w:rsid w:val="00562EC0"/>
    <w:rsid w:val="00563ADB"/>
    <w:rsid w:val="00563C4B"/>
    <w:rsid w:val="00563CF3"/>
    <w:rsid w:val="0056439B"/>
    <w:rsid w:val="0056445D"/>
    <w:rsid w:val="005652F6"/>
    <w:rsid w:val="00565525"/>
    <w:rsid w:val="00565797"/>
    <w:rsid w:val="00565BDB"/>
    <w:rsid w:val="00566458"/>
    <w:rsid w:val="0056669B"/>
    <w:rsid w:val="00566792"/>
    <w:rsid w:val="00566F6E"/>
    <w:rsid w:val="0056716B"/>
    <w:rsid w:val="0056759E"/>
    <w:rsid w:val="00567680"/>
    <w:rsid w:val="0057049F"/>
    <w:rsid w:val="00570BD1"/>
    <w:rsid w:val="00570CAE"/>
    <w:rsid w:val="00571643"/>
    <w:rsid w:val="00571746"/>
    <w:rsid w:val="005726B1"/>
    <w:rsid w:val="00572C1D"/>
    <w:rsid w:val="00572E6D"/>
    <w:rsid w:val="005733F3"/>
    <w:rsid w:val="00573920"/>
    <w:rsid w:val="005739F2"/>
    <w:rsid w:val="00573A84"/>
    <w:rsid w:val="00573B6F"/>
    <w:rsid w:val="00573D33"/>
    <w:rsid w:val="005744AD"/>
    <w:rsid w:val="0057453C"/>
    <w:rsid w:val="00574AFC"/>
    <w:rsid w:val="00574D65"/>
    <w:rsid w:val="0057533B"/>
    <w:rsid w:val="005753D0"/>
    <w:rsid w:val="0057577A"/>
    <w:rsid w:val="005759D5"/>
    <w:rsid w:val="00575A86"/>
    <w:rsid w:val="00576AD8"/>
    <w:rsid w:val="00576B8F"/>
    <w:rsid w:val="00576D87"/>
    <w:rsid w:val="00576FD4"/>
    <w:rsid w:val="0057796B"/>
    <w:rsid w:val="00580B0A"/>
    <w:rsid w:val="00580B46"/>
    <w:rsid w:val="00580BA2"/>
    <w:rsid w:val="00580CE2"/>
    <w:rsid w:val="00580E16"/>
    <w:rsid w:val="00580F2C"/>
    <w:rsid w:val="00581323"/>
    <w:rsid w:val="005816C8"/>
    <w:rsid w:val="0058297E"/>
    <w:rsid w:val="00583232"/>
    <w:rsid w:val="0058373E"/>
    <w:rsid w:val="00583A66"/>
    <w:rsid w:val="00583B62"/>
    <w:rsid w:val="00583E43"/>
    <w:rsid w:val="005841DE"/>
    <w:rsid w:val="00584705"/>
    <w:rsid w:val="00584883"/>
    <w:rsid w:val="00585036"/>
    <w:rsid w:val="00585593"/>
    <w:rsid w:val="00585E7D"/>
    <w:rsid w:val="00586760"/>
    <w:rsid w:val="00587078"/>
    <w:rsid w:val="00587113"/>
    <w:rsid w:val="005874E1"/>
    <w:rsid w:val="005875F3"/>
    <w:rsid w:val="00587986"/>
    <w:rsid w:val="00587A6A"/>
    <w:rsid w:val="005902F3"/>
    <w:rsid w:val="00590573"/>
    <w:rsid w:val="005906D9"/>
    <w:rsid w:val="00590945"/>
    <w:rsid w:val="00590A18"/>
    <w:rsid w:val="00590BB0"/>
    <w:rsid w:val="00591231"/>
    <w:rsid w:val="005913DD"/>
    <w:rsid w:val="005919D2"/>
    <w:rsid w:val="00591BA0"/>
    <w:rsid w:val="00591DE9"/>
    <w:rsid w:val="0059204D"/>
    <w:rsid w:val="0059223B"/>
    <w:rsid w:val="005923C7"/>
    <w:rsid w:val="00592512"/>
    <w:rsid w:val="0059273C"/>
    <w:rsid w:val="00593102"/>
    <w:rsid w:val="0059331A"/>
    <w:rsid w:val="0059356B"/>
    <w:rsid w:val="00593BED"/>
    <w:rsid w:val="00593C9E"/>
    <w:rsid w:val="00593EB2"/>
    <w:rsid w:val="005946ED"/>
    <w:rsid w:val="00594C57"/>
    <w:rsid w:val="005956CF"/>
    <w:rsid w:val="005957E8"/>
    <w:rsid w:val="00595971"/>
    <w:rsid w:val="005959BF"/>
    <w:rsid w:val="00595C0E"/>
    <w:rsid w:val="00595D21"/>
    <w:rsid w:val="00596003"/>
    <w:rsid w:val="005962B6"/>
    <w:rsid w:val="005966AE"/>
    <w:rsid w:val="00597333"/>
    <w:rsid w:val="00597AB9"/>
    <w:rsid w:val="00597C93"/>
    <w:rsid w:val="00597F80"/>
    <w:rsid w:val="005A04D6"/>
    <w:rsid w:val="005A04FE"/>
    <w:rsid w:val="005A0EAF"/>
    <w:rsid w:val="005A1334"/>
    <w:rsid w:val="005A17D2"/>
    <w:rsid w:val="005A194A"/>
    <w:rsid w:val="005A1B62"/>
    <w:rsid w:val="005A1C0B"/>
    <w:rsid w:val="005A26BD"/>
    <w:rsid w:val="005A28CA"/>
    <w:rsid w:val="005A33B0"/>
    <w:rsid w:val="005A37CC"/>
    <w:rsid w:val="005A47A2"/>
    <w:rsid w:val="005A4823"/>
    <w:rsid w:val="005A4AA7"/>
    <w:rsid w:val="005A517C"/>
    <w:rsid w:val="005A5638"/>
    <w:rsid w:val="005A5747"/>
    <w:rsid w:val="005A63B7"/>
    <w:rsid w:val="005A675F"/>
    <w:rsid w:val="005A678D"/>
    <w:rsid w:val="005A67B3"/>
    <w:rsid w:val="005A6A51"/>
    <w:rsid w:val="005A6BBE"/>
    <w:rsid w:val="005A6E5C"/>
    <w:rsid w:val="005A748F"/>
    <w:rsid w:val="005A7886"/>
    <w:rsid w:val="005A7B25"/>
    <w:rsid w:val="005A7EDA"/>
    <w:rsid w:val="005B05A7"/>
    <w:rsid w:val="005B0862"/>
    <w:rsid w:val="005B0BAA"/>
    <w:rsid w:val="005B12D9"/>
    <w:rsid w:val="005B18A6"/>
    <w:rsid w:val="005B1A82"/>
    <w:rsid w:val="005B1C05"/>
    <w:rsid w:val="005B1CBA"/>
    <w:rsid w:val="005B1E0D"/>
    <w:rsid w:val="005B2442"/>
    <w:rsid w:val="005B2805"/>
    <w:rsid w:val="005B2924"/>
    <w:rsid w:val="005B29DA"/>
    <w:rsid w:val="005B2C97"/>
    <w:rsid w:val="005B32FA"/>
    <w:rsid w:val="005B3496"/>
    <w:rsid w:val="005B3B2C"/>
    <w:rsid w:val="005B3C5E"/>
    <w:rsid w:val="005B3CF0"/>
    <w:rsid w:val="005B3F2A"/>
    <w:rsid w:val="005B4063"/>
    <w:rsid w:val="005B46B2"/>
    <w:rsid w:val="005B4AE9"/>
    <w:rsid w:val="005B4B6B"/>
    <w:rsid w:val="005B4FA2"/>
    <w:rsid w:val="005B5553"/>
    <w:rsid w:val="005B618B"/>
    <w:rsid w:val="005B61A2"/>
    <w:rsid w:val="005B686F"/>
    <w:rsid w:val="005B6C7E"/>
    <w:rsid w:val="005B75C0"/>
    <w:rsid w:val="005B7616"/>
    <w:rsid w:val="005B76A7"/>
    <w:rsid w:val="005B798A"/>
    <w:rsid w:val="005C0446"/>
    <w:rsid w:val="005C0D3B"/>
    <w:rsid w:val="005C1D85"/>
    <w:rsid w:val="005C242E"/>
    <w:rsid w:val="005C245A"/>
    <w:rsid w:val="005C2666"/>
    <w:rsid w:val="005C3CC3"/>
    <w:rsid w:val="005C3D0F"/>
    <w:rsid w:val="005C3D27"/>
    <w:rsid w:val="005C3ED6"/>
    <w:rsid w:val="005C43A7"/>
    <w:rsid w:val="005C43C0"/>
    <w:rsid w:val="005C4E68"/>
    <w:rsid w:val="005C50E9"/>
    <w:rsid w:val="005C5A66"/>
    <w:rsid w:val="005C5C72"/>
    <w:rsid w:val="005C61CF"/>
    <w:rsid w:val="005C674B"/>
    <w:rsid w:val="005C68AA"/>
    <w:rsid w:val="005C69A2"/>
    <w:rsid w:val="005C6C95"/>
    <w:rsid w:val="005C6E86"/>
    <w:rsid w:val="005C730A"/>
    <w:rsid w:val="005C778B"/>
    <w:rsid w:val="005C78C2"/>
    <w:rsid w:val="005C7932"/>
    <w:rsid w:val="005C7FAB"/>
    <w:rsid w:val="005D00C4"/>
    <w:rsid w:val="005D00E9"/>
    <w:rsid w:val="005D0E54"/>
    <w:rsid w:val="005D19EC"/>
    <w:rsid w:val="005D1E3E"/>
    <w:rsid w:val="005D1EE3"/>
    <w:rsid w:val="005D1F1B"/>
    <w:rsid w:val="005D24E0"/>
    <w:rsid w:val="005D260D"/>
    <w:rsid w:val="005D2678"/>
    <w:rsid w:val="005D35DA"/>
    <w:rsid w:val="005D38EC"/>
    <w:rsid w:val="005D3CD4"/>
    <w:rsid w:val="005D4CB5"/>
    <w:rsid w:val="005D536B"/>
    <w:rsid w:val="005D57F4"/>
    <w:rsid w:val="005D5A36"/>
    <w:rsid w:val="005D5B0F"/>
    <w:rsid w:val="005D5FF6"/>
    <w:rsid w:val="005D64A0"/>
    <w:rsid w:val="005D6687"/>
    <w:rsid w:val="005D6809"/>
    <w:rsid w:val="005D6816"/>
    <w:rsid w:val="005D6FCA"/>
    <w:rsid w:val="005D73BC"/>
    <w:rsid w:val="005D77BF"/>
    <w:rsid w:val="005D7CAF"/>
    <w:rsid w:val="005D7E64"/>
    <w:rsid w:val="005E09F1"/>
    <w:rsid w:val="005E11B3"/>
    <w:rsid w:val="005E1498"/>
    <w:rsid w:val="005E19FD"/>
    <w:rsid w:val="005E1BD5"/>
    <w:rsid w:val="005E1C76"/>
    <w:rsid w:val="005E20CC"/>
    <w:rsid w:val="005E298B"/>
    <w:rsid w:val="005E2CF3"/>
    <w:rsid w:val="005E2E3B"/>
    <w:rsid w:val="005E33F7"/>
    <w:rsid w:val="005E3BC8"/>
    <w:rsid w:val="005E3C60"/>
    <w:rsid w:val="005E3F1B"/>
    <w:rsid w:val="005E4638"/>
    <w:rsid w:val="005E4BD0"/>
    <w:rsid w:val="005E4DA1"/>
    <w:rsid w:val="005E4E14"/>
    <w:rsid w:val="005E525F"/>
    <w:rsid w:val="005E5689"/>
    <w:rsid w:val="005E57BD"/>
    <w:rsid w:val="005E6095"/>
    <w:rsid w:val="005E6191"/>
    <w:rsid w:val="005E6207"/>
    <w:rsid w:val="005E65B8"/>
    <w:rsid w:val="005E6945"/>
    <w:rsid w:val="005E695B"/>
    <w:rsid w:val="005E698E"/>
    <w:rsid w:val="005E70FB"/>
    <w:rsid w:val="005E7237"/>
    <w:rsid w:val="005E75DC"/>
    <w:rsid w:val="005E773F"/>
    <w:rsid w:val="005E7E84"/>
    <w:rsid w:val="005F04D0"/>
    <w:rsid w:val="005F0BDB"/>
    <w:rsid w:val="005F0C7C"/>
    <w:rsid w:val="005F0C9A"/>
    <w:rsid w:val="005F1204"/>
    <w:rsid w:val="005F141D"/>
    <w:rsid w:val="005F26E9"/>
    <w:rsid w:val="005F2740"/>
    <w:rsid w:val="005F290B"/>
    <w:rsid w:val="005F2D8E"/>
    <w:rsid w:val="005F30EF"/>
    <w:rsid w:val="005F3AB0"/>
    <w:rsid w:val="005F3E73"/>
    <w:rsid w:val="005F3F3E"/>
    <w:rsid w:val="005F452D"/>
    <w:rsid w:val="005F4971"/>
    <w:rsid w:val="005F4B5A"/>
    <w:rsid w:val="005F4BE9"/>
    <w:rsid w:val="005F4F38"/>
    <w:rsid w:val="005F57CD"/>
    <w:rsid w:val="005F57D6"/>
    <w:rsid w:val="005F5822"/>
    <w:rsid w:val="005F60EC"/>
    <w:rsid w:val="005F6209"/>
    <w:rsid w:val="005F680C"/>
    <w:rsid w:val="005F6A2C"/>
    <w:rsid w:val="005F6D5F"/>
    <w:rsid w:val="005F702A"/>
    <w:rsid w:val="005F702D"/>
    <w:rsid w:val="005F71A7"/>
    <w:rsid w:val="005F7543"/>
    <w:rsid w:val="005F7997"/>
    <w:rsid w:val="005F7A9F"/>
    <w:rsid w:val="005F7B28"/>
    <w:rsid w:val="005F7D49"/>
    <w:rsid w:val="005F7EF9"/>
    <w:rsid w:val="005F7F38"/>
    <w:rsid w:val="005F7FB0"/>
    <w:rsid w:val="006005B9"/>
    <w:rsid w:val="0060106F"/>
    <w:rsid w:val="006011AE"/>
    <w:rsid w:val="006015EB"/>
    <w:rsid w:val="00601731"/>
    <w:rsid w:val="0060229E"/>
    <w:rsid w:val="006022DF"/>
    <w:rsid w:val="006024AB"/>
    <w:rsid w:val="0060267D"/>
    <w:rsid w:val="00602745"/>
    <w:rsid w:val="006027D0"/>
    <w:rsid w:val="00602AC3"/>
    <w:rsid w:val="006033A5"/>
    <w:rsid w:val="0060396C"/>
    <w:rsid w:val="00603D10"/>
    <w:rsid w:val="00603EDE"/>
    <w:rsid w:val="006047EB"/>
    <w:rsid w:val="0060488F"/>
    <w:rsid w:val="00604C5F"/>
    <w:rsid w:val="006056B5"/>
    <w:rsid w:val="00605FA3"/>
    <w:rsid w:val="00606460"/>
    <w:rsid w:val="0060677B"/>
    <w:rsid w:val="006068AF"/>
    <w:rsid w:val="006068B8"/>
    <w:rsid w:val="00606A9E"/>
    <w:rsid w:val="00607010"/>
    <w:rsid w:val="006077FA"/>
    <w:rsid w:val="00607918"/>
    <w:rsid w:val="0060797A"/>
    <w:rsid w:val="00607C46"/>
    <w:rsid w:val="00610367"/>
    <w:rsid w:val="006106AA"/>
    <w:rsid w:val="00610CF3"/>
    <w:rsid w:val="00610D8B"/>
    <w:rsid w:val="00611646"/>
    <w:rsid w:val="0061175C"/>
    <w:rsid w:val="00611794"/>
    <w:rsid w:val="0061227D"/>
    <w:rsid w:val="00612875"/>
    <w:rsid w:val="00612AA7"/>
    <w:rsid w:val="0061302E"/>
    <w:rsid w:val="00613259"/>
    <w:rsid w:val="0061338C"/>
    <w:rsid w:val="00613932"/>
    <w:rsid w:val="006146BE"/>
    <w:rsid w:val="00614773"/>
    <w:rsid w:val="006163D1"/>
    <w:rsid w:val="00616E62"/>
    <w:rsid w:val="00617354"/>
    <w:rsid w:val="006173BF"/>
    <w:rsid w:val="006173FD"/>
    <w:rsid w:val="00617C10"/>
    <w:rsid w:val="00620494"/>
    <w:rsid w:val="006206AB"/>
    <w:rsid w:val="00621556"/>
    <w:rsid w:val="006218FD"/>
    <w:rsid w:val="006224C8"/>
    <w:rsid w:val="0062263F"/>
    <w:rsid w:val="006227B6"/>
    <w:rsid w:val="006228BF"/>
    <w:rsid w:val="00622BC3"/>
    <w:rsid w:val="00623AA4"/>
    <w:rsid w:val="00623CCC"/>
    <w:rsid w:val="006242E2"/>
    <w:rsid w:val="006248E7"/>
    <w:rsid w:val="00624E07"/>
    <w:rsid w:val="00625EB6"/>
    <w:rsid w:val="00625EE1"/>
    <w:rsid w:val="00625EE8"/>
    <w:rsid w:val="006263A5"/>
    <w:rsid w:val="00626588"/>
    <w:rsid w:val="00626AE6"/>
    <w:rsid w:val="0062796C"/>
    <w:rsid w:val="00627CD9"/>
    <w:rsid w:val="0063081C"/>
    <w:rsid w:val="00630831"/>
    <w:rsid w:val="00631211"/>
    <w:rsid w:val="00631421"/>
    <w:rsid w:val="006316B7"/>
    <w:rsid w:val="00631F1B"/>
    <w:rsid w:val="00632388"/>
    <w:rsid w:val="00632C7E"/>
    <w:rsid w:val="006333E3"/>
    <w:rsid w:val="00633710"/>
    <w:rsid w:val="006339E2"/>
    <w:rsid w:val="00633C94"/>
    <w:rsid w:val="00634C3A"/>
    <w:rsid w:val="00634C6D"/>
    <w:rsid w:val="006350DF"/>
    <w:rsid w:val="006352E6"/>
    <w:rsid w:val="006358BE"/>
    <w:rsid w:val="0063594F"/>
    <w:rsid w:val="00635A6B"/>
    <w:rsid w:val="00635E9F"/>
    <w:rsid w:val="00636062"/>
    <w:rsid w:val="00636177"/>
    <w:rsid w:val="00636538"/>
    <w:rsid w:val="00636553"/>
    <w:rsid w:val="006368FA"/>
    <w:rsid w:val="00636AF3"/>
    <w:rsid w:val="00636B75"/>
    <w:rsid w:val="00636C60"/>
    <w:rsid w:val="00636C62"/>
    <w:rsid w:val="0063764D"/>
    <w:rsid w:val="00637A29"/>
    <w:rsid w:val="00637A63"/>
    <w:rsid w:val="00640745"/>
    <w:rsid w:val="00640A7A"/>
    <w:rsid w:val="006410AA"/>
    <w:rsid w:val="00641657"/>
    <w:rsid w:val="00641D06"/>
    <w:rsid w:val="0064212D"/>
    <w:rsid w:val="00642637"/>
    <w:rsid w:val="00642C33"/>
    <w:rsid w:val="00642E7D"/>
    <w:rsid w:val="00643105"/>
    <w:rsid w:val="00643419"/>
    <w:rsid w:val="00643552"/>
    <w:rsid w:val="00643712"/>
    <w:rsid w:val="006440CF"/>
    <w:rsid w:val="00644116"/>
    <w:rsid w:val="0064416A"/>
    <w:rsid w:val="00644494"/>
    <w:rsid w:val="006445AC"/>
    <w:rsid w:val="006447B2"/>
    <w:rsid w:val="00644894"/>
    <w:rsid w:val="006448B9"/>
    <w:rsid w:val="00645410"/>
    <w:rsid w:val="0064556C"/>
    <w:rsid w:val="00645991"/>
    <w:rsid w:val="0064599A"/>
    <w:rsid w:val="00645B8D"/>
    <w:rsid w:val="00645E24"/>
    <w:rsid w:val="0064619C"/>
    <w:rsid w:val="006461D9"/>
    <w:rsid w:val="00646629"/>
    <w:rsid w:val="00646940"/>
    <w:rsid w:val="00646CB8"/>
    <w:rsid w:val="0064733B"/>
    <w:rsid w:val="00647713"/>
    <w:rsid w:val="006508CD"/>
    <w:rsid w:val="00650D05"/>
    <w:rsid w:val="00650DCA"/>
    <w:rsid w:val="00651215"/>
    <w:rsid w:val="006512B1"/>
    <w:rsid w:val="00651500"/>
    <w:rsid w:val="00651556"/>
    <w:rsid w:val="00651580"/>
    <w:rsid w:val="00651DC5"/>
    <w:rsid w:val="00652514"/>
    <w:rsid w:val="0065256E"/>
    <w:rsid w:val="00652612"/>
    <w:rsid w:val="0065261F"/>
    <w:rsid w:val="00652BF5"/>
    <w:rsid w:val="00653450"/>
    <w:rsid w:val="006539A9"/>
    <w:rsid w:val="00653CFD"/>
    <w:rsid w:val="00653D48"/>
    <w:rsid w:val="006542BE"/>
    <w:rsid w:val="00655025"/>
    <w:rsid w:val="00655AB7"/>
    <w:rsid w:val="00655C8A"/>
    <w:rsid w:val="0065601B"/>
    <w:rsid w:val="006564A2"/>
    <w:rsid w:val="006565AB"/>
    <w:rsid w:val="006565B7"/>
    <w:rsid w:val="006565E1"/>
    <w:rsid w:val="00656B5F"/>
    <w:rsid w:val="00656BE0"/>
    <w:rsid w:val="0065705D"/>
    <w:rsid w:val="00657321"/>
    <w:rsid w:val="00657548"/>
    <w:rsid w:val="00657A69"/>
    <w:rsid w:val="00657DB6"/>
    <w:rsid w:val="00657F9E"/>
    <w:rsid w:val="00660238"/>
    <w:rsid w:val="00660A31"/>
    <w:rsid w:val="00660C0F"/>
    <w:rsid w:val="006617DF"/>
    <w:rsid w:val="00661B20"/>
    <w:rsid w:val="00662825"/>
    <w:rsid w:val="0066303A"/>
    <w:rsid w:val="006636BA"/>
    <w:rsid w:val="006639B7"/>
    <w:rsid w:val="00663B2B"/>
    <w:rsid w:val="00663C81"/>
    <w:rsid w:val="00663FA0"/>
    <w:rsid w:val="0066413A"/>
    <w:rsid w:val="00664176"/>
    <w:rsid w:val="00664292"/>
    <w:rsid w:val="00664428"/>
    <w:rsid w:val="006644A9"/>
    <w:rsid w:val="00664BD0"/>
    <w:rsid w:val="00664C18"/>
    <w:rsid w:val="00664F38"/>
    <w:rsid w:val="00664F65"/>
    <w:rsid w:val="0066525F"/>
    <w:rsid w:val="0066589D"/>
    <w:rsid w:val="006660A1"/>
    <w:rsid w:val="006660A9"/>
    <w:rsid w:val="00666AC9"/>
    <w:rsid w:val="0066718F"/>
    <w:rsid w:val="006674BE"/>
    <w:rsid w:val="006674D3"/>
    <w:rsid w:val="00667627"/>
    <w:rsid w:val="00667AF8"/>
    <w:rsid w:val="00670480"/>
    <w:rsid w:val="00670699"/>
    <w:rsid w:val="00670AA4"/>
    <w:rsid w:val="00670AE0"/>
    <w:rsid w:val="00670EDD"/>
    <w:rsid w:val="00671163"/>
    <w:rsid w:val="006712B3"/>
    <w:rsid w:val="0067155E"/>
    <w:rsid w:val="00671CD7"/>
    <w:rsid w:val="00672199"/>
    <w:rsid w:val="006723CA"/>
    <w:rsid w:val="006724A6"/>
    <w:rsid w:val="006728B0"/>
    <w:rsid w:val="00672CD0"/>
    <w:rsid w:val="006733D2"/>
    <w:rsid w:val="0067347D"/>
    <w:rsid w:val="00673C5E"/>
    <w:rsid w:val="00673C7A"/>
    <w:rsid w:val="00673EFB"/>
    <w:rsid w:val="00674248"/>
    <w:rsid w:val="00674B3C"/>
    <w:rsid w:val="00674D5C"/>
    <w:rsid w:val="00676807"/>
    <w:rsid w:val="00676928"/>
    <w:rsid w:val="00676A60"/>
    <w:rsid w:val="00676B4D"/>
    <w:rsid w:val="00676B8C"/>
    <w:rsid w:val="00676C91"/>
    <w:rsid w:val="0067773D"/>
    <w:rsid w:val="006777A9"/>
    <w:rsid w:val="00677A4D"/>
    <w:rsid w:val="0068016C"/>
    <w:rsid w:val="0068030F"/>
    <w:rsid w:val="0068103C"/>
    <w:rsid w:val="006810F7"/>
    <w:rsid w:val="00681477"/>
    <w:rsid w:val="00681CF7"/>
    <w:rsid w:val="0068210F"/>
    <w:rsid w:val="00682144"/>
    <w:rsid w:val="006824EB"/>
    <w:rsid w:val="00682636"/>
    <w:rsid w:val="0068308E"/>
    <w:rsid w:val="00683370"/>
    <w:rsid w:val="006840B6"/>
    <w:rsid w:val="00684187"/>
    <w:rsid w:val="006841F5"/>
    <w:rsid w:val="00684455"/>
    <w:rsid w:val="006847A5"/>
    <w:rsid w:val="00684DD0"/>
    <w:rsid w:val="006850EB"/>
    <w:rsid w:val="006851B0"/>
    <w:rsid w:val="00685680"/>
    <w:rsid w:val="0068575B"/>
    <w:rsid w:val="00685857"/>
    <w:rsid w:val="00685C2D"/>
    <w:rsid w:val="00685EE8"/>
    <w:rsid w:val="00685F52"/>
    <w:rsid w:val="00686589"/>
    <w:rsid w:val="006866CE"/>
    <w:rsid w:val="0068695F"/>
    <w:rsid w:val="00686962"/>
    <w:rsid w:val="00687992"/>
    <w:rsid w:val="00687EC0"/>
    <w:rsid w:val="00690147"/>
    <w:rsid w:val="0069044E"/>
    <w:rsid w:val="00690A58"/>
    <w:rsid w:val="00691190"/>
    <w:rsid w:val="0069140D"/>
    <w:rsid w:val="0069163F"/>
    <w:rsid w:val="006916FD"/>
    <w:rsid w:val="00691AB4"/>
    <w:rsid w:val="0069281E"/>
    <w:rsid w:val="00692CCC"/>
    <w:rsid w:val="00693136"/>
    <w:rsid w:val="006932C9"/>
    <w:rsid w:val="006933F7"/>
    <w:rsid w:val="00693996"/>
    <w:rsid w:val="00693A8F"/>
    <w:rsid w:val="00693D2E"/>
    <w:rsid w:val="006942E2"/>
    <w:rsid w:val="00694394"/>
    <w:rsid w:val="00694622"/>
    <w:rsid w:val="006946B7"/>
    <w:rsid w:val="00694E2A"/>
    <w:rsid w:val="00694F4D"/>
    <w:rsid w:val="0069564E"/>
    <w:rsid w:val="0069573B"/>
    <w:rsid w:val="006957E5"/>
    <w:rsid w:val="00695B4E"/>
    <w:rsid w:val="00695C76"/>
    <w:rsid w:val="00695FF4"/>
    <w:rsid w:val="006963D7"/>
    <w:rsid w:val="00696908"/>
    <w:rsid w:val="00696ADD"/>
    <w:rsid w:val="00696ECC"/>
    <w:rsid w:val="006971BA"/>
    <w:rsid w:val="0069724C"/>
    <w:rsid w:val="00697786"/>
    <w:rsid w:val="006977C2"/>
    <w:rsid w:val="006A0661"/>
    <w:rsid w:val="006A0729"/>
    <w:rsid w:val="006A09BA"/>
    <w:rsid w:val="006A0EA9"/>
    <w:rsid w:val="006A1432"/>
    <w:rsid w:val="006A1587"/>
    <w:rsid w:val="006A1684"/>
    <w:rsid w:val="006A18B1"/>
    <w:rsid w:val="006A18D6"/>
    <w:rsid w:val="006A18FD"/>
    <w:rsid w:val="006A1956"/>
    <w:rsid w:val="006A1C75"/>
    <w:rsid w:val="006A1CF9"/>
    <w:rsid w:val="006A21E0"/>
    <w:rsid w:val="006A2852"/>
    <w:rsid w:val="006A293E"/>
    <w:rsid w:val="006A2A62"/>
    <w:rsid w:val="006A2E80"/>
    <w:rsid w:val="006A32BE"/>
    <w:rsid w:val="006A3528"/>
    <w:rsid w:val="006A37C9"/>
    <w:rsid w:val="006A3BFD"/>
    <w:rsid w:val="006A3C0C"/>
    <w:rsid w:val="006A3F4D"/>
    <w:rsid w:val="006A4124"/>
    <w:rsid w:val="006A4653"/>
    <w:rsid w:val="006A467C"/>
    <w:rsid w:val="006A4A76"/>
    <w:rsid w:val="006A501D"/>
    <w:rsid w:val="006A5178"/>
    <w:rsid w:val="006A538D"/>
    <w:rsid w:val="006A54FB"/>
    <w:rsid w:val="006A5725"/>
    <w:rsid w:val="006A576D"/>
    <w:rsid w:val="006A6079"/>
    <w:rsid w:val="006A62D7"/>
    <w:rsid w:val="006A63D5"/>
    <w:rsid w:val="006A68C4"/>
    <w:rsid w:val="006A69F8"/>
    <w:rsid w:val="006A6ADD"/>
    <w:rsid w:val="006A72B1"/>
    <w:rsid w:val="006A72F7"/>
    <w:rsid w:val="006A732B"/>
    <w:rsid w:val="006A75BF"/>
    <w:rsid w:val="006A773F"/>
    <w:rsid w:val="006A7750"/>
    <w:rsid w:val="006A781C"/>
    <w:rsid w:val="006A7870"/>
    <w:rsid w:val="006B00B6"/>
    <w:rsid w:val="006B0549"/>
    <w:rsid w:val="006B082A"/>
    <w:rsid w:val="006B0851"/>
    <w:rsid w:val="006B0A8B"/>
    <w:rsid w:val="006B0B4D"/>
    <w:rsid w:val="006B11E3"/>
    <w:rsid w:val="006B1670"/>
    <w:rsid w:val="006B1DBA"/>
    <w:rsid w:val="006B1EB8"/>
    <w:rsid w:val="006B1F70"/>
    <w:rsid w:val="006B209F"/>
    <w:rsid w:val="006B2849"/>
    <w:rsid w:val="006B28A3"/>
    <w:rsid w:val="006B3042"/>
    <w:rsid w:val="006B3309"/>
    <w:rsid w:val="006B3531"/>
    <w:rsid w:val="006B3578"/>
    <w:rsid w:val="006B3643"/>
    <w:rsid w:val="006B3B4B"/>
    <w:rsid w:val="006B3D91"/>
    <w:rsid w:val="006B3F23"/>
    <w:rsid w:val="006B416E"/>
    <w:rsid w:val="006B42E9"/>
    <w:rsid w:val="006B4C0E"/>
    <w:rsid w:val="006B4D58"/>
    <w:rsid w:val="006B4F89"/>
    <w:rsid w:val="006B5632"/>
    <w:rsid w:val="006B568F"/>
    <w:rsid w:val="006B5A88"/>
    <w:rsid w:val="006B5B59"/>
    <w:rsid w:val="006B6105"/>
    <w:rsid w:val="006B648B"/>
    <w:rsid w:val="006B64AF"/>
    <w:rsid w:val="006B6DD8"/>
    <w:rsid w:val="006B752B"/>
    <w:rsid w:val="006B7559"/>
    <w:rsid w:val="006B7E48"/>
    <w:rsid w:val="006C0186"/>
    <w:rsid w:val="006C0878"/>
    <w:rsid w:val="006C11B5"/>
    <w:rsid w:val="006C14ED"/>
    <w:rsid w:val="006C179D"/>
    <w:rsid w:val="006C25A6"/>
    <w:rsid w:val="006C2BDD"/>
    <w:rsid w:val="006C3254"/>
    <w:rsid w:val="006C334A"/>
    <w:rsid w:val="006C3AB6"/>
    <w:rsid w:val="006C437D"/>
    <w:rsid w:val="006C4480"/>
    <w:rsid w:val="006C4BEE"/>
    <w:rsid w:val="006C515E"/>
    <w:rsid w:val="006C56B6"/>
    <w:rsid w:val="006C5894"/>
    <w:rsid w:val="006C5BC4"/>
    <w:rsid w:val="006C647A"/>
    <w:rsid w:val="006C64DC"/>
    <w:rsid w:val="006C6A30"/>
    <w:rsid w:val="006C7AF7"/>
    <w:rsid w:val="006C7AF9"/>
    <w:rsid w:val="006C7EF6"/>
    <w:rsid w:val="006D0305"/>
    <w:rsid w:val="006D0F48"/>
    <w:rsid w:val="006D1118"/>
    <w:rsid w:val="006D156E"/>
    <w:rsid w:val="006D1EF4"/>
    <w:rsid w:val="006D2405"/>
    <w:rsid w:val="006D2E65"/>
    <w:rsid w:val="006D3A10"/>
    <w:rsid w:val="006D450F"/>
    <w:rsid w:val="006D4BC4"/>
    <w:rsid w:val="006D4E3E"/>
    <w:rsid w:val="006D4E8B"/>
    <w:rsid w:val="006D4F62"/>
    <w:rsid w:val="006D510B"/>
    <w:rsid w:val="006D5599"/>
    <w:rsid w:val="006D56F3"/>
    <w:rsid w:val="006D5784"/>
    <w:rsid w:val="006D58FF"/>
    <w:rsid w:val="006D5A3E"/>
    <w:rsid w:val="006D5C83"/>
    <w:rsid w:val="006D68B4"/>
    <w:rsid w:val="006D6E3A"/>
    <w:rsid w:val="006D7398"/>
    <w:rsid w:val="006D73DD"/>
    <w:rsid w:val="006D7A81"/>
    <w:rsid w:val="006D7B0C"/>
    <w:rsid w:val="006E0954"/>
    <w:rsid w:val="006E0982"/>
    <w:rsid w:val="006E1C03"/>
    <w:rsid w:val="006E2AD9"/>
    <w:rsid w:val="006E3370"/>
    <w:rsid w:val="006E3557"/>
    <w:rsid w:val="006E3E85"/>
    <w:rsid w:val="006E3EC1"/>
    <w:rsid w:val="006E403B"/>
    <w:rsid w:val="006E4226"/>
    <w:rsid w:val="006E432E"/>
    <w:rsid w:val="006E43E1"/>
    <w:rsid w:val="006E47F3"/>
    <w:rsid w:val="006E4C77"/>
    <w:rsid w:val="006E5270"/>
    <w:rsid w:val="006E5831"/>
    <w:rsid w:val="006E5A81"/>
    <w:rsid w:val="006E5D97"/>
    <w:rsid w:val="006E65B0"/>
    <w:rsid w:val="006E67F0"/>
    <w:rsid w:val="006E6FC4"/>
    <w:rsid w:val="006E74B7"/>
    <w:rsid w:val="006E7CA1"/>
    <w:rsid w:val="006F00A0"/>
    <w:rsid w:val="006F0287"/>
    <w:rsid w:val="006F02B1"/>
    <w:rsid w:val="006F032D"/>
    <w:rsid w:val="006F0438"/>
    <w:rsid w:val="006F076C"/>
    <w:rsid w:val="006F0A1D"/>
    <w:rsid w:val="006F107C"/>
    <w:rsid w:val="006F111C"/>
    <w:rsid w:val="006F116A"/>
    <w:rsid w:val="006F1511"/>
    <w:rsid w:val="006F1604"/>
    <w:rsid w:val="006F16FB"/>
    <w:rsid w:val="006F192D"/>
    <w:rsid w:val="006F1A3C"/>
    <w:rsid w:val="006F1C15"/>
    <w:rsid w:val="006F2473"/>
    <w:rsid w:val="006F328E"/>
    <w:rsid w:val="006F42E9"/>
    <w:rsid w:val="006F4360"/>
    <w:rsid w:val="006F46F3"/>
    <w:rsid w:val="006F4840"/>
    <w:rsid w:val="006F4958"/>
    <w:rsid w:val="006F49F6"/>
    <w:rsid w:val="006F4D09"/>
    <w:rsid w:val="006F542E"/>
    <w:rsid w:val="006F54CF"/>
    <w:rsid w:val="006F5612"/>
    <w:rsid w:val="006F5869"/>
    <w:rsid w:val="006F5E8B"/>
    <w:rsid w:val="006F61BC"/>
    <w:rsid w:val="006F6A3B"/>
    <w:rsid w:val="006F6CA4"/>
    <w:rsid w:val="006F7920"/>
    <w:rsid w:val="006F7B2A"/>
    <w:rsid w:val="006F7F53"/>
    <w:rsid w:val="007004FF"/>
    <w:rsid w:val="007005EF"/>
    <w:rsid w:val="00700EDA"/>
    <w:rsid w:val="00701264"/>
    <w:rsid w:val="00701342"/>
    <w:rsid w:val="007013F2"/>
    <w:rsid w:val="00701909"/>
    <w:rsid w:val="00702278"/>
    <w:rsid w:val="00702438"/>
    <w:rsid w:val="00702589"/>
    <w:rsid w:val="0070279C"/>
    <w:rsid w:val="007034E5"/>
    <w:rsid w:val="00703551"/>
    <w:rsid w:val="007035A7"/>
    <w:rsid w:val="00703E2B"/>
    <w:rsid w:val="00703FAD"/>
    <w:rsid w:val="00704449"/>
    <w:rsid w:val="007044FD"/>
    <w:rsid w:val="007049EA"/>
    <w:rsid w:val="00704D1F"/>
    <w:rsid w:val="00704DDE"/>
    <w:rsid w:val="00705488"/>
    <w:rsid w:val="007054BD"/>
    <w:rsid w:val="00705699"/>
    <w:rsid w:val="007056BF"/>
    <w:rsid w:val="00705AC1"/>
    <w:rsid w:val="00705AF9"/>
    <w:rsid w:val="0070626C"/>
    <w:rsid w:val="00706275"/>
    <w:rsid w:val="00706507"/>
    <w:rsid w:val="007068B5"/>
    <w:rsid w:val="00706AA1"/>
    <w:rsid w:val="00706D9A"/>
    <w:rsid w:val="00706EE6"/>
    <w:rsid w:val="00707656"/>
    <w:rsid w:val="0070772F"/>
    <w:rsid w:val="00707BF5"/>
    <w:rsid w:val="00710843"/>
    <w:rsid w:val="007114D0"/>
    <w:rsid w:val="007119B1"/>
    <w:rsid w:val="00711D5A"/>
    <w:rsid w:val="00712144"/>
    <w:rsid w:val="00712262"/>
    <w:rsid w:val="007126A9"/>
    <w:rsid w:val="007131EE"/>
    <w:rsid w:val="007133A7"/>
    <w:rsid w:val="00713C64"/>
    <w:rsid w:val="00713CBE"/>
    <w:rsid w:val="00713CEB"/>
    <w:rsid w:val="00713DA5"/>
    <w:rsid w:val="007140C4"/>
    <w:rsid w:val="00714DC9"/>
    <w:rsid w:val="00715486"/>
    <w:rsid w:val="007156C0"/>
    <w:rsid w:val="00715734"/>
    <w:rsid w:val="007158C5"/>
    <w:rsid w:val="00715E90"/>
    <w:rsid w:val="00716A91"/>
    <w:rsid w:val="00716B57"/>
    <w:rsid w:val="00716E5B"/>
    <w:rsid w:val="007176C0"/>
    <w:rsid w:val="0071790D"/>
    <w:rsid w:val="007179CD"/>
    <w:rsid w:val="0072017D"/>
    <w:rsid w:val="00720B08"/>
    <w:rsid w:val="00720C6C"/>
    <w:rsid w:val="007212AA"/>
    <w:rsid w:val="0072168D"/>
    <w:rsid w:val="00721995"/>
    <w:rsid w:val="007234D3"/>
    <w:rsid w:val="0072377B"/>
    <w:rsid w:val="00723A44"/>
    <w:rsid w:val="00723AC9"/>
    <w:rsid w:val="00724107"/>
    <w:rsid w:val="007246DD"/>
    <w:rsid w:val="00724A26"/>
    <w:rsid w:val="007251C6"/>
    <w:rsid w:val="007254CD"/>
    <w:rsid w:val="007255C7"/>
    <w:rsid w:val="00726A22"/>
    <w:rsid w:val="00726CFE"/>
    <w:rsid w:val="00726DAB"/>
    <w:rsid w:val="00726F39"/>
    <w:rsid w:val="007270BA"/>
    <w:rsid w:val="00727243"/>
    <w:rsid w:val="00727648"/>
    <w:rsid w:val="007278D4"/>
    <w:rsid w:val="0072798D"/>
    <w:rsid w:val="00727DF3"/>
    <w:rsid w:val="007300D6"/>
    <w:rsid w:val="00730155"/>
    <w:rsid w:val="007301DD"/>
    <w:rsid w:val="007303FA"/>
    <w:rsid w:val="007315C9"/>
    <w:rsid w:val="00731C1E"/>
    <w:rsid w:val="00732207"/>
    <w:rsid w:val="007325AF"/>
    <w:rsid w:val="00732E94"/>
    <w:rsid w:val="00734036"/>
    <w:rsid w:val="007345B8"/>
    <w:rsid w:val="00734690"/>
    <w:rsid w:val="007349CA"/>
    <w:rsid w:val="00734D28"/>
    <w:rsid w:val="00734F4A"/>
    <w:rsid w:val="00734F95"/>
    <w:rsid w:val="00735084"/>
    <w:rsid w:val="00735C49"/>
    <w:rsid w:val="00735DDD"/>
    <w:rsid w:val="00735F8B"/>
    <w:rsid w:val="00736565"/>
    <w:rsid w:val="007365A8"/>
    <w:rsid w:val="0073693F"/>
    <w:rsid w:val="0073711A"/>
    <w:rsid w:val="0073766E"/>
    <w:rsid w:val="00737816"/>
    <w:rsid w:val="00737A5A"/>
    <w:rsid w:val="00737BB5"/>
    <w:rsid w:val="00740431"/>
    <w:rsid w:val="0074068D"/>
    <w:rsid w:val="00740C5C"/>
    <w:rsid w:val="00741716"/>
    <w:rsid w:val="00741893"/>
    <w:rsid w:val="00743272"/>
    <w:rsid w:val="007433E4"/>
    <w:rsid w:val="007436F2"/>
    <w:rsid w:val="00743B84"/>
    <w:rsid w:val="00743BB3"/>
    <w:rsid w:val="00743E5A"/>
    <w:rsid w:val="007441B7"/>
    <w:rsid w:val="007444A6"/>
    <w:rsid w:val="0074463B"/>
    <w:rsid w:val="00744D9C"/>
    <w:rsid w:val="007450A8"/>
    <w:rsid w:val="007456EB"/>
    <w:rsid w:val="00745769"/>
    <w:rsid w:val="007464B0"/>
    <w:rsid w:val="00746863"/>
    <w:rsid w:val="00746C74"/>
    <w:rsid w:val="00746CEB"/>
    <w:rsid w:val="00747229"/>
    <w:rsid w:val="007506AF"/>
    <w:rsid w:val="00750D20"/>
    <w:rsid w:val="00750EA9"/>
    <w:rsid w:val="007510F9"/>
    <w:rsid w:val="007519F5"/>
    <w:rsid w:val="00751D32"/>
    <w:rsid w:val="00751E77"/>
    <w:rsid w:val="00752375"/>
    <w:rsid w:val="007529F2"/>
    <w:rsid w:val="00752ABD"/>
    <w:rsid w:val="007533B8"/>
    <w:rsid w:val="00753630"/>
    <w:rsid w:val="00753E78"/>
    <w:rsid w:val="00754D30"/>
    <w:rsid w:val="00754DD9"/>
    <w:rsid w:val="0075519E"/>
    <w:rsid w:val="00755710"/>
    <w:rsid w:val="00755990"/>
    <w:rsid w:val="00755E54"/>
    <w:rsid w:val="007560E5"/>
    <w:rsid w:val="00756551"/>
    <w:rsid w:val="0075663B"/>
    <w:rsid w:val="00757E90"/>
    <w:rsid w:val="00757FC6"/>
    <w:rsid w:val="00760277"/>
    <w:rsid w:val="00760341"/>
    <w:rsid w:val="0076051D"/>
    <w:rsid w:val="00761187"/>
    <w:rsid w:val="0076118D"/>
    <w:rsid w:val="007615F7"/>
    <w:rsid w:val="00761CD6"/>
    <w:rsid w:val="0076212E"/>
    <w:rsid w:val="0076219F"/>
    <w:rsid w:val="0076229D"/>
    <w:rsid w:val="00762577"/>
    <w:rsid w:val="007626F2"/>
    <w:rsid w:val="0076273E"/>
    <w:rsid w:val="00762CE9"/>
    <w:rsid w:val="00762D17"/>
    <w:rsid w:val="00762D38"/>
    <w:rsid w:val="00762F95"/>
    <w:rsid w:val="0076320E"/>
    <w:rsid w:val="00763680"/>
    <w:rsid w:val="0076437A"/>
    <w:rsid w:val="00764534"/>
    <w:rsid w:val="00764A63"/>
    <w:rsid w:val="00764D00"/>
    <w:rsid w:val="00766341"/>
    <w:rsid w:val="00766D41"/>
    <w:rsid w:val="00766F70"/>
    <w:rsid w:val="00767066"/>
    <w:rsid w:val="00767673"/>
    <w:rsid w:val="00767B95"/>
    <w:rsid w:val="0077084A"/>
    <w:rsid w:val="00770DCB"/>
    <w:rsid w:val="00770E6F"/>
    <w:rsid w:val="00770E79"/>
    <w:rsid w:val="00770F1C"/>
    <w:rsid w:val="0077100E"/>
    <w:rsid w:val="00771BAC"/>
    <w:rsid w:val="00772025"/>
    <w:rsid w:val="007722B9"/>
    <w:rsid w:val="007728A0"/>
    <w:rsid w:val="007728AD"/>
    <w:rsid w:val="007735D5"/>
    <w:rsid w:val="00773690"/>
    <w:rsid w:val="0077370F"/>
    <w:rsid w:val="007738C4"/>
    <w:rsid w:val="00773D03"/>
    <w:rsid w:val="00774879"/>
    <w:rsid w:val="0077492B"/>
    <w:rsid w:val="007749CF"/>
    <w:rsid w:val="00774B0F"/>
    <w:rsid w:val="0077501C"/>
    <w:rsid w:val="0077502E"/>
    <w:rsid w:val="00775050"/>
    <w:rsid w:val="007750C5"/>
    <w:rsid w:val="007752CD"/>
    <w:rsid w:val="0077539E"/>
    <w:rsid w:val="007753FA"/>
    <w:rsid w:val="007754CC"/>
    <w:rsid w:val="0077592E"/>
    <w:rsid w:val="0077642B"/>
    <w:rsid w:val="007764F5"/>
    <w:rsid w:val="00776689"/>
    <w:rsid w:val="0077668D"/>
    <w:rsid w:val="007766EE"/>
    <w:rsid w:val="0077675A"/>
    <w:rsid w:val="007768CC"/>
    <w:rsid w:val="0077716F"/>
    <w:rsid w:val="007771BC"/>
    <w:rsid w:val="0077722F"/>
    <w:rsid w:val="0077755E"/>
    <w:rsid w:val="00777B84"/>
    <w:rsid w:val="00780B10"/>
    <w:rsid w:val="00780C38"/>
    <w:rsid w:val="00780E84"/>
    <w:rsid w:val="00781498"/>
    <w:rsid w:val="00781818"/>
    <w:rsid w:val="00781909"/>
    <w:rsid w:val="00781F02"/>
    <w:rsid w:val="00781FCC"/>
    <w:rsid w:val="00782562"/>
    <w:rsid w:val="007838CE"/>
    <w:rsid w:val="00784BBC"/>
    <w:rsid w:val="00785769"/>
    <w:rsid w:val="00785933"/>
    <w:rsid w:val="00785A40"/>
    <w:rsid w:val="00785E2B"/>
    <w:rsid w:val="00786101"/>
    <w:rsid w:val="007864AF"/>
    <w:rsid w:val="00786B1B"/>
    <w:rsid w:val="00786F0F"/>
    <w:rsid w:val="007870D3"/>
    <w:rsid w:val="007876DD"/>
    <w:rsid w:val="007877C3"/>
    <w:rsid w:val="0078785F"/>
    <w:rsid w:val="00790127"/>
    <w:rsid w:val="00791139"/>
    <w:rsid w:val="007912AA"/>
    <w:rsid w:val="00791363"/>
    <w:rsid w:val="007913F3"/>
    <w:rsid w:val="007914A8"/>
    <w:rsid w:val="00791678"/>
    <w:rsid w:val="00791990"/>
    <w:rsid w:val="00791F8D"/>
    <w:rsid w:val="00792025"/>
    <w:rsid w:val="00792104"/>
    <w:rsid w:val="00792AA1"/>
    <w:rsid w:val="00793482"/>
    <w:rsid w:val="00793F70"/>
    <w:rsid w:val="00795F2B"/>
    <w:rsid w:val="00795FC1"/>
    <w:rsid w:val="0079614A"/>
    <w:rsid w:val="00796BFF"/>
    <w:rsid w:val="007979BC"/>
    <w:rsid w:val="00797FE4"/>
    <w:rsid w:val="007A01C6"/>
    <w:rsid w:val="007A0B62"/>
    <w:rsid w:val="007A0F2A"/>
    <w:rsid w:val="007A166D"/>
    <w:rsid w:val="007A1951"/>
    <w:rsid w:val="007A2552"/>
    <w:rsid w:val="007A3167"/>
    <w:rsid w:val="007A37C1"/>
    <w:rsid w:val="007A3A3B"/>
    <w:rsid w:val="007A3A52"/>
    <w:rsid w:val="007A3E38"/>
    <w:rsid w:val="007A470C"/>
    <w:rsid w:val="007A47E7"/>
    <w:rsid w:val="007A4828"/>
    <w:rsid w:val="007A488C"/>
    <w:rsid w:val="007A4AFA"/>
    <w:rsid w:val="007A4C20"/>
    <w:rsid w:val="007A4D31"/>
    <w:rsid w:val="007A508E"/>
    <w:rsid w:val="007A554F"/>
    <w:rsid w:val="007A5A5F"/>
    <w:rsid w:val="007A5CFE"/>
    <w:rsid w:val="007A5F0F"/>
    <w:rsid w:val="007A61B8"/>
    <w:rsid w:val="007A6380"/>
    <w:rsid w:val="007A6B69"/>
    <w:rsid w:val="007A6B6B"/>
    <w:rsid w:val="007A6C14"/>
    <w:rsid w:val="007A75DC"/>
    <w:rsid w:val="007A7794"/>
    <w:rsid w:val="007A7A37"/>
    <w:rsid w:val="007A7AC7"/>
    <w:rsid w:val="007A7B72"/>
    <w:rsid w:val="007B01A9"/>
    <w:rsid w:val="007B0243"/>
    <w:rsid w:val="007B0298"/>
    <w:rsid w:val="007B0507"/>
    <w:rsid w:val="007B06C6"/>
    <w:rsid w:val="007B0AAD"/>
    <w:rsid w:val="007B0B2A"/>
    <w:rsid w:val="007B150A"/>
    <w:rsid w:val="007B22DD"/>
    <w:rsid w:val="007B236A"/>
    <w:rsid w:val="007B25C2"/>
    <w:rsid w:val="007B2736"/>
    <w:rsid w:val="007B2855"/>
    <w:rsid w:val="007B2C67"/>
    <w:rsid w:val="007B2CEC"/>
    <w:rsid w:val="007B303B"/>
    <w:rsid w:val="007B34BD"/>
    <w:rsid w:val="007B3902"/>
    <w:rsid w:val="007B40C9"/>
    <w:rsid w:val="007B46E1"/>
    <w:rsid w:val="007B4D75"/>
    <w:rsid w:val="007B54DD"/>
    <w:rsid w:val="007B5667"/>
    <w:rsid w:val="007B5DDE"/>
    <w:rsid w:val="007B68F4"/>
    <w:rsid w:val="007B6DC6"/>
    <w:rsid w:val="007B6E5A"/>
    <w:rsid w:val="007B712F"/>
    <w:rsid w:val="007B7924"/>
    <w:rsid w:val="007B79F1"/>
    <w:rsid w:val="007B7A78"/>
    <w:rsid w:val="007C000B"/>
    <w:rsid w:val="007C095A"/>
    <w:rsid w:val="007C0A2C"/>
    <w:rsid w:val="007C0EC1"/>
    <w:rsid w:val="007C0F9D"/>
    <w:rsid w:val="007C103B"/>
    <w:rsid w:val="007C14B9"/>
    <w:rsid w:val="007C1FB7"/>
    <w:rsid w:val="007C24DB"/>
    <w:rsid w:val="007C2A99"/>
    <w:rsid w:val="007C2C91"/>
    <w:rsid w:val="007C2D53"/>
    <w:rsid w:val="007C300D"/>
    <w:rsid w:val="007C301A"/>
    <w:rsid w:val="007C30F7"/>
    <w:rsid w:val="007C359A"/>
    <w:rsid w:val="007C3D8A"/>
    <w:rsid w:val="007C49F2"/>
    <w:rsid w:val="007C4A91"/>
    <w:rsid w:val="007C5124"/>
    <w:rsid w:val="007C5701"/>
    <w:rsid w:val="007C5770"/>
    <w:rsid w:val="007C58BD"/>
    <w:rsid w:val="007C5A3B"/>
    <w:rsid w:val="007C6C86"/>
    <w:rsid w:val="007C6E36"/>
    <w:rsid w:val="007C72EB"/>
    <w:rsid w:val="007C7D86"/>
    <w:rsid w:val="007C7D9F"/>
    <w:rsid w:val="007D00C3"/>
    <w:rsid w:val="007D02BB"/>
    <w:rsid w:val="007D074C"/>
    <w:rsid w:val="007D0BA7"/>
    <w:rsid w:val="007D0FF9"/>
    <w:rsid w:val="007D1140"/>
    <w:rsid w:val="007D1441"/>
    <w:rsid w:val="007D16F8"/>
    <w:rsid w:val="007D1D1D"/>
    <w:rsid w:val="007D2611"/>
    <w:rsid w:val="007D2718"/>
    <w:rsid w:val="007D2B2B"/>
    <w:rsid w:val="007D2CA2"/>
    <w:rsid w:val="007D2DD2"/>
    <w:rsid w:val="007D3AD2"/>
    <w:rsid w:val="007D3FA3"/>
    <w:rsid w:val="007D44EA"/>
    <w:rsid w:val="007D4789"/>
    <w:rsid w:val="007D4C7A"/>
    <w:rsid w:val="007D5EF6"/>
    <w:rsid w:val="007D6162"/>
    <w:rsid w:val="007D6181"/>
    <w:rsid w:val="007D6535"/>
    <w:rsid w:val="007D6745"/>
    <w:rsid w:val="007D6938"/>
    <w:rsid w:val="007D6F59"/>
    <w:rsid w:val="007D741D"/>
    <w:rsid w:val="007D745A"/>
    <w:rsid w:val="007D7C00"/>
    <w:rsid w:val="007E0672"/>
    <w:rsid w:val="007E0C05"/>
    <w:rsid w:val="007E0C78"/>
    <w:rsid w:val="007E0CBC"/>
    <w:rsid w:val="007E11D2"/>
    <w:rsid w:val="007E16C0"/>
    <w:rsid w:val="007E17AD"/>
    <w:rsid w:val="007E1945"/>
    <w:rsid w:val="007E1E77"/>
    <w:rsid w:val="007E1EF2"/>
    <w:rsid w:val="007E26E6"/>
    <w:rsid w:val="007E298A"/>
    <w:rsid w:val="007E2CDE"/>
    <w:rsid w:val="007E301B"/>
    <w:rsid w:val="007E30FF"/>
    <w:rsid w:val="007E366E"/>
    <w:rsid w:val="007E38EB"/>
    <w:rsid w:val="007E3B7E"/>
    <w:rsid w:val="007E44FC"/>
    <w:rsid w:val="007E4533"/>
    <w:rsid w:val="007E4AF2"/>
    <w:rsid w:val="007E4D62"/>
    <w:rsid w:val="007E5199"/>
    <w:rsid w:val="007E5203"/>
    <w:rsid w:val="007E5287"/>
    <w:rsid w:val="007E59FD"/>
    <w:rsid w:val="007E5BF8"/>
    <w:rsid w:val="007E5CC9"/>
    <w:rsid w:val="007E7528"/>
    <w:rsid w:val="007E7A85"/>
    <w:rsid w:val="007E7D65"/>
    <w:rsid w:val="007E7F20"/>
    <w:rsid w:val="007F0399"/>
    <w:rsid w:val="007F0C20"/>
    <w:rsid w:val="007F1019"/>
    <w:rsid w:val="007F1242"/>
    <w:rsid w:val="007F134C"/>
    <w:rsid w:val="007F18F9"/>
    <w:rsid w:val="007F1977"/>
    <w:rsid w:val="007F22D2"/>
    <w:rsid w:val="007F25BD"/>
    <w:rsid w:val="007F2601"/>
    <w:rsid w:val="007F2A8F"/>
    <w:rsid w:val="007F2C33"/>
    <w:rsid w:val="007F2DAB"/>
    <w:rsid w:val="007F35FA"/>
    <w:rsid w:val="007F3893"/>
    <w:rsid w:val="007F3988"/>
    <w:rsid w:val="007F3C71"/>
    <w:rsid w:val="007F40EC"/>
    <w:rsid w:val="007F4117"/>
    <w:rsid w:val="007F43AC"/>
    <w:rsid w:val="007F4E5B"/>
    <w:rsid w:val="007F4E75"/>
    <w:rsid w:val="007F4FE2"/>
    <w:rsid w:val="007F5258"/>
    <w:rsid w:val="007F5320"/>
    <w:rsid w:val="007F5F72"/>
    <w:rsid w:val="007F62EB"/>
    <w:rsid w:val="007F6663"/>
    <w:rsid w:val="007F6D4E"/>
    <w:rsid w:val="007F71F9"/>
    <w:rsid w:val="007F780C"/>
    <w:rsid w:val="007F7858"/>
    <w:rsid w:val="007F7A42"/>
    <w:rsid w:val="007F7AEC"/>
    <w:rsid w:val="0080010D"/>
    <w:rsid w:val="00800490"/>
    <w:rsid w:val="0080084C"/>
    <w:rsid w:val="0080094A"/>
    <w:rsid w:val="00800CF0"/>
    <w:rsid w:val="00800D71"/>
    <w:rsid w:val="008012E2"/>
    <w:rsid w:val="0080141F"/>
    <w:rsid w:val="0080144E"/>
    <w:rsid w:val="00801B1D"/>
    <w:rsid w:val="00802592"/>
    <w:rsid w:val="008028A9"/>
    <w:rsid w:val="00802B2D"/>
    <w:rsid w:val="00802B80"/>
    <w:rsid w:val="00803234"/>
    <w:rsid w:val="00803420"/>
    <w:rsid w:val="00803D42"/>
    <w:rsid w:val="00804A4A"/>
    <w:rsid w:val="008053D4"/>
    <w:rsid w:val="00805874"/>
    <w:rsid w:val="00805AE0"/>
    <w:rsid w:val="00806159"/>
    <w:rsid w:val="00806626"/>
    <w:rsid w:val="00806636"/>
    <w:rsid w:val="00806967"/>
    <w:rsid w:val="00807136"/>
    <w:rsid w:val="008077D1"/>
    <w:rsid w:val="00807A0C"/>
    <w:rsid w:val="00807B37"/>
    <w:rsid w:val="00807D40"/>
    <w:rsid w:val="00810158"/>
    <w:rsid w:val="00810254"/>
    <w:rsid w:val="008106BC"/>
    <w:rsid w:val="00810B45"/>
    <w:rsid w:val="00810BC4"/>
    <w:rsid w:val="008119BE"/>
    <w:rsid w:val="00811C90"/>
    <w:rsid w:val="00811FAB"/>
    <w:rsid w:val="0081229C"/>
    <w:rsid w:val="00812AC8"/>
    <w:rsid w:val="00812BA3"/>
    <w:rsid w:val="00813B5C"/>
    <w:rsid w:val="00813CE5"/>
    <w:rsid w:val="00813F35"/>
    <w:rsid w:val="008141F3"/>
    <w:rsid w:val="00814352"/>
    <w:rsid w:val="008147AE"/>
    <w:rsid w:val="00814910"/>
    <w:rsid w:val="00814B5D"/>
    <w:rsid w:val="00814FC5"/>
    <w:rsid w:val="0081536F"/>
    <w:rsid w:val="008157EF"/>
    <w:rsid w:val="00815AB7"/>
    <w:rsid w:val="0081601B"/>
    <w:rsid w:val="0081618A"/>
    <w:rsid w:val="008165C7"/>
    <w:rsid w:val="008165F7"/>
    <w:rsid w:val="00816BC0"/>
    <w:rsid w:val="0081744F"/>
    <w:rsid w:val="00817CA1"/>
    <w:rsid w:val="00817D83"/>
    <w:rsid w:val="008203C7"/>
    <w:rsid w:val="0082059B"/>
    <w:rsid w:val="008207BB"/>
    <w:rsid w:val="00820E4C"/>
    <w:rsid w:val="00820EFC"/>
    <w:rsid w:val="0082125A"/>
    <w:rsid w:val="00821794"/>
    <w:rsid w:val="00821B0A"/>
    <w:rsid w:val="00821C07"/>
    <w:rsid w:val="00821C8F"/>
    <w:rsid w:val="00821ED0"/>
    <w:rsid w:val="008228FB"/>
    <w:rsid w:val="00822D6E"/>
    <w:rsid w:val="00823055"/>
    <w:rsid w:val="008236FB"/>
    <w:rsid w:val="00824393"/>
    <w:rsid w:val="008246E1"/>
    <w:rsid w:val="00824EF2"/>
    <w:rsid w:val="00825287"/>
    <w:rsid w:val="008259C8"/>
    <w:rsid w:val="00825B20"/>
    <w:rsid w:val="008264A3"/>
    <w:rsid w:val="0082658D"/>
    <w:rsid w:val="0082797F"/>
    <w:rsid w:val="00827B91"/>
    <w:rsid w:val="00827FBC"/>
    <w:rsid w:val="00830607"/>
    <w:rsid w:val="00830C1D"/>
    <w:rsid w:val="00831324"/>
    <w:rsid w:val="008317F6"/>
    <w:rsid w:val="00832732"/>
    <w:rsid w:val="00832A9C"/>
    <w:rsid w:val="00832FCF"/>
    <w:rsid w:val="008331A4"/>
    <w:rsid w:val="008331A7"/>
    <w:rsid w:val="00833BE7"/>
    <w:rsid w:val="008340D3"/>
    <w:rsid w:val="00834184"/>
    <w:rsid w:val="008342BD"/>
    <w:rsid w:val="00835275"/>
    <w:rsid w:val="0083555C"/>
    <w:rsid w:val="00835F9D"/>
    <w:rsid w:val="00836359"/>
    <w:rsid w:val="008363B2"/>
    <w:rsid w:val="0083648C"/>
    <w:rsid w:val="00836753"/>
    <w:rsid w:val="00836B5D"/>
    <w:rsid w:val="00836BD1"/>
    <w:rsid w:val="00836D11"/>
    <w:rsid w:val="00836F96"/>
    <w:rsid w:val="008373BE"/>
    <w:rsid w:val="00837A5E"/>
    <w:rsid w:val="00837EB0"/>
    <w:rsid w:val="00837FAF"/>
    <w:rsid w:val="0084027D"/>
    <w:rsid w:val="00840BE1"/>
    <w:rsid w:val="00840EEC"/>
    <w:rsid w:val="00841739"/>
    <w:rsid w:val="00842158"/>
    <w:rsid w:val="008422D0"/>
    <w:rsid w:val="00842864"/>
    <w:rsid w:val="00842A39"/>
    <w:rsid w:val="00842B7D"/>
    <w:rsid w:val="00842BC6"/>
    <w:rsid w:val="00842C8C"/>
    <w:rsid w:val="00843C1F"/>
    <w:rsid w:val="00843D68"/>
    <w:rsid w:val="00844362"/>
    <w:rsid w:val="008447FA"/>
    <w:rsid w:val="00844939"/>
    <w:rsid w:val="008454AE"/>
    <w:rsid w:val="008454DF"/>
    <w:rsid w:val="008459A1"/>
    <w:rsid w:val="00845DF1"/>
    <w:rsid w:val="008462A2"/>
    <w:rsid w:val="00846323"/>
    <w:rsid w:val="008466FE"/>
    <w:rsid w:val="00846ECB"/>
    <w:rsid w:val="00846FCA"/>
    <w:rsid w:val="008472B7"/>
    <w:rsid w:val="00847389"/>
    <w:rsid w:val="0084768C"/>
    <w:rsid w:val="008505DB"/>
    <w:rsid w:val="00850821"/>
    <w:rsid w:val="008509CE"/>
    <w:rsid w:val="008509EA"/>
    <w:rsid w:val="0085125F"/>
    <w:rsid w:val="008513BE"/>
    <w:rsid w:val="008518EA"/>
    <w:rsid w:val="00851CDB"/>
    <w:rsid w:val="00852586"/>
    <w:rsid w:val="008526F7"/>
    <w:rsid w:val="0085275C"/>
    <w:rsid w:val="0085304C"/>
    <w:rsid w:val="0085345E"/>
    <w:rsid w:val="008537BE"/>
    <w:rsid w:val="008537FE"/>
    <w:rsid w:val="00854479"/>
    <w:rsid w:val="00854967"/>
    <w:rsid w:val="00854AAE"/>
    <w:rsid w:val="00855523"/>
    <w:rsid w:val="008555BC"/>
    <w:rsid w:val="00855972"/>
    <w:rsid w:val="00855D60"/>
    <w:rsid w:val="00855F09"/>
    <w:rsid w:val="00855FD7"/>
    <w:rsid w:val="00856756"/>
    <w:rsid w:val="00856983"/>
    <w:rsid w:val="00856EE1"/>
    <w:rsid w:val="00857378"/>
    <w:rsid w:val="008574AB"/>
    <w:rsid w:val="00860565"/>
    <w:rsid w:val="008606B0"/>
    <w:rsid w:val="00861772"/>
    <w:rsid w:val="00861E83"/>
    <w:rsid w:val="00862286"/>
    <w:rsid w:val="008625CB"/>
    <w:rsid w:val="00862E7A"/>
    <w:rsid w:val="0086325A"/>
    <w:rsid w:val="00863486"/>
    <w:rsid w:val="008634CA"/>
    <w:rsid w:val="00863B6D"/>
    <w:rsid w:val="00863D01"/>
    <w:rsid w:val="00863E5C"/>
    <w:rsid w:val="00865404"/>
    <w:rsid w:val="008659FA"/>
    <w:rsid w:val="00866087"/>
    <w:rsid w:val="0086724D"/>
    <w:rsid w:val="008679E3"/>
    <w:rsid w:val="00867E08"/>
    <w:rsid w:val="0087028E"/>
    <w:rsid w:val="00870619"/>
    <w:rsid w:val="00870860"/>
    <w:rsid w:val="008708FC"/>
    <w:rsid w:val="00870E73"/>
    <w:rsid w:val="00871553"/>
    <w:rsid w:val="00871885"/>
    <w:rsid w:val="00872A88"/>
    <w:rsid w:val="00872B44"/>
    <w:rsid w:val="008731C8"/>
    <w:rsid w:val="00873260"/>
    <w:rsid w:val="00873526"/>
    <w:rsid w:val="0087356D"/>
    <w:rsid w:val="00873C4D"/>
    <w:rsid w:val="00874C14"/>
    <w:rsid w:val="00875831"/>
    <w:rsid w:val="00875BE5"/>
    <w:rsid w:val="00875BE9"/>
    <w:rsid w:val="0087621D"/>
    <w:rsid w:val="00876296"/>
    <w:rsid w:val="008763C4"/>
    <w:rsid w:val="008766F6"/>
    <w:rsid w:val="0087690B"/>
    <w:rsid w:val="008776C0"/>
    <w:rsid w:val="00877FC9"/>
    <w:rsid w:val="00880312"/>
    <w:rsid w:val="00880C3E"/>
    <w:rsid w:val="008810A8"/>
    <w:rsid w:val="008812B0"/>
    <w:rsid w:val="008814A0"/>
    <w:rsid w:val="00881761"/>
    <w:rsid w:val="008819DA"/>
    <w:rsid w:val="00881D9F"/>
    <w:rsid w:val="00881E67"/>
    <w:rsid w:val="008822B3"/>
    <w:rsid w:val="00882688"/>
    <w:rsid w:val="0088308A"/>
    <w:rsid w:val="00883483"/>
    <w:rsid w:val="00883582"/>
    <w:rsid w:val="00883753"/>
    <w:rsid w:val="008837F4"/>
    <w:rsid w:val="00883916"/>
    <w:rsid w:val="00883B6C"/>
    <w:rsid w:val="00883CCA"/>
    <w:rsid w:val="00884247"/>
    <w:rsid w:val="00884D22"/>
    <w:rsid w:val="00884DD3"/>
    <w:rsid w:val="00885028"/>
    <w:rsid w:val="0088554B"/>
    <w:rsid w:val="008857B5"/>
    <w:rsid w:val="00885895"/>
    <w:rsid w:val="00885CFB"/>
    <w:rsid w:val="0088666C"/>
    <w:rsid w:val="00886D66"/>
    <w:rsid w:val="008871B1"/>
    <w:rsid w:val="008874A4"/>
    <w:rsid w:val="008875EF"/>
    <w:rsid w:val="0088770F"/>
    <w:rsid w:val="008877BC"/>
    <w:rsid w:val="00887F02"/>
    <w:rsid w:val="008903AC"/>
    <w:rsid w:val="00890534"/>
    <w:rsid w:val="0089070D"/>
    <w:rsid w:val="00890819"/>
    <w:rsid w:val="00890898"/>
    <w:rsid w:val="008909A2"/>
    <w:rsid w:val="00890C1B"/>
    <w:rsid w:val="00890C4B"/>
    <w:rsid w:val="0089103A"/>
    <w:rsid w:val="0089144E"/>
    <w:rsid w:val="0089186C"/>
    <w:rsid w:val="008921CF"/>
    <w:rsid w:val="0089253E"/>
    <w:rsid w:val="008926DF"/>
    <w:rsid w:val="0089298B"/>
    <w:rsid w:val="008936C6"/>
    <w:rsid w:val="0089372C"/>
    <w:rsid w:val="008937D7"/>
    <w:rsid w:val="00893E8C"/>
    <w:rsid w:val="00894B8B"/>
    <w:rsid w:val="0089512A"/>
    <w:rsid w:val="008951A9"/>
    <w:rsid w:val="00895A9B"/>
    <w:rsid w:val="00895D9D"/>
    <w:rsid w:val="00895F1E"/>
    <w:rsid w:val="00896059"/>
    <w:rsid w:val="008967CA"/>
    <w:rsid w:val="0089698D"/>
    <w:rsid w:val="00897066"/>
    <w:rsid w:val="008970EE"/>
    <w:rsid w:val="008975D7"/>
    <w:rsid w:val="008977B4"/>
    <w:rsid w:val="008A0055"/>
    <w:rsid w:val="008A0374"/>
    <w:rsid w:val="008A156F"/>
    <w:rsid w:val="008A19C5"/>
    <w:rsid w:val="008A1B5B"/>
    <w:rsid w:val="008A205D"/>
    <w:rsid w:val="008A2608"/>
    <w:rsid w:val="008A2769"/>
    <w:rsid w:val="008A2840"/>
    <w:rsid w:val="008A3336"/>
    <w:rsid w:val="008A4F03"/>
    <w:rsid w:val="008A4F7A"/>
    <w:rsid w:val="008A5BFD"/>
    <w:rsid w:val="008A5D6B"/>
    <w:rsid w:val="008A61A5"/>
    <w:rsid w:val="008A6381"/>
    <w:rsid w:val="008A6494"/>
    <w:rsid w:val="008A675F"/>
    <w:rsid w:val="008A6878"/>
    <w:rsid w:val="008A6AC7"/>
    <w:rsid w:val="008A6AE4"/>
    <w:rsid w:val="008A6B5B"/>
    <w:rsid w:val="008A758D"/>
    <w:rsid w:val="008A7A24"/>
    <w:rsid w:val="008A7B3B"/>
    <w:rsid w:val="008B0806"/>
    <w:rsid w:val="008B08A8"/>
    <w:rsid w:val="008B126F"/>
    <w:rsid w:val="008B1573"/>
    <w:rsid w:val="008B1AA3"/>
    <w:rsid w:val="008B1BF2"/>
    <w:rsid w:val="008B1DC9"/>
    <w:rsid w:val="008B1F34"/>
    <w:rsid w:val="008B277D"/>
    <w:rsid w:val="008B2783"/>
    <w:rsid w:val="008B2855"/>
    <w:rsid w:val="008B286F"/>
    <w:rsid w:val="008B30AE"/>
    <w:rsid w:val="008B3A70"/>
    <w:rsid w:val="008B4270"/>
    <w:rsid w:val="008B48B1"/>
    <w:rsid w:val="008B5A28"/>
    <w:rsid w:val="008B5B79"/>
    <w:rsid w:val="008B63AF"/>
    <w:rsid w:val="008B6B07"/>
    <w:rsid w:val="008B6E8D"/>
    <w:rsid w:val="008B72B3"/>
    <w:rsid w:val="008B749F"/>
    <w:rsid w:val="008B74CB"/>
    <w:rsid w:val="008B75ED"/>
    <w:rsid w:val="008B7B03"/>
    <w:rsid w:val="008B7C84"/>
    <w:rsid w:val="008C008C"/>
    <w:rsid w:val="008C0492"/>
    <w:rsid w:val="008C0521"/>
    <w:rsid w:val="008C16A5"/>
    <w:rsid w:val="008C1747"/>
    <w:rsid w:val="008C1B12"/>
    <w:rsid w:val="008C2224"/>
    <w:rsid w:val="008C23E9"/>
    <w:rsid w:val="008C247C"/>
    <w:rsid w:val="008C2BEB"/>
    <w:rsid w:val="008C2E41"/>
    <w:rsid w:val="008C2E9F"/>
    <w:rsid w:val="008C2ECE"/>
    <w:rsid w:val="008C31D6"/>
    <w:rsid w:val="008C3637"/>
    <w:rsid w:val="008C382B"/>
    <w:rsid w:val="008C3871"/>
    <w:rsid w:val="008C399F"/>
    <w:rsid w:val="008C39B4"/>
    <w:rsid w:val="008C3FB4"/>
    <w:rsid w:val="008C4577"/>
    <w:rsid w:val="008C468D"/>
    <w:rsid w:val="008C4AA5"/>
    <w:rsid w:val="008C52B1"/>
    <w:rsid w:val="008C65F8"/>
    <w:rsid w:val="008C66EA"/>
    <w:rsid w:val="008C6902"/>
    <w:rsid w:val="008C69A1"/>
    <w:rsid w:val="008C6C33"/>
    <w:rsid w:val="008C7864"/>
    <w:rsid w:val="008C7BF0"/>
    <w:rsid w:val="008D057F"/>
    <w:rsid w:val="008D0B28"/>
    <w:rsid w:val="008D0FEF"/>
    <w:rsid w:val="008D12FF"/>
    <w:rsid w:val="008D153F"/>
    <w:rsid w:val="008D3AAD"/>
    <w:rsid w:val="008D3D2C"/>
    <w:rsid w:val="008D424F"/>
    <w:rsid w:val="008D4341"/>
    <w:rsid w:val="008D4631"/>
    <w:rsid w:val="008D46BA"/>
    <w:rsid w:val="008D47F9"/>
    <w:rsid w:val="008D4C6E"/>
    <w:rsid w:val="008D4E18"/>
    <w:rsid w:val="008D51D6"/>
    <w:rsid w:val="008D5707"/>
    <w:rsid w:val="008D5728"/>
    <w:rsid w:val="008D59C4"/>
    <w:rsid w:val="008D5DCE"/>
    <w:rsid w:val="008D6198"/>
    <w:rsid w:val="008D6493"/>
    <w:rsid w:val="008D64FA"/>
    <w:rsid w:val="008D670F"/>
    <w:rsid w:val="008D7F26"/>
    <w:rsid w:val="008E00C0"/>
    <w:rsid w:val="008E0463"/>
    <w:rsid w:val="008E0672"/>
    <w:rsid w:val="008E0699"/>
    <w:rsid w:val="008E08C2"/>
    <w:rsid w:val="008E174B"/>
    <w:rsid w:val="008E1E68"/>
    <w:rsid w:val="008E2EF4"/>
    <w:rsid w:val="008E3E80"/>
    <w:rsid w:val="008E42DB"/>
    <w:rsid w:val="008E469B"/>
    <w:rsid w:val="008E469D"/>
    <w:rsid w:val="008E499E"/>
    <w:rsid w:val="008E4F0B"/>
    <w:rsid w:val="008E4FEA"/>
    <w:rsid w:val="008E549C"/>
    <w:rsid w:val="008E5840"/>
    <w:rsid w:val="008E5B34"/>
    <w:rsid w:val="008E5BFB"/>
    <w:rsid w:val="008E61C2"/>
    <w:rsid w:val="008E647D"/>
    <w:rsid w:val="008E64FF"/>
    <w:rsid w:val="008E67D6"/>
    <w:rsid w:val="008E6AD2"/>
    <w:rsid w:val="008E6BB9"/>
    <w:rsid w:val="008E6BE8"/>
    <w:rsid w:val="008E6D66"/>
    <w:rsid w:val="008E76D1"/>
    <w:rsid w:val="008E7F80"/>
    <w:rsid w:val="008F0610"/>
    <w:rsid w:val="008F0DF6"/>
    <w:rsid w:val="008F1303"/>
    <w:rsid w:val="008F1895"/>
    <w:rsid w:val="008F1AA0"/>
    <w:rsid w:val="008F1C34"/>
    <w:rsid w:val="008F1F15"/>
    <w:rsid w:val="008F205F"/>
    <w:rsid w:val="008F236D"/>
    <w:rsid w:val="008F23BA"/>
    <w:rsid w:val="008F23DB"/>
    <w:rsid w:val="008F2619"/>
    <w:rsid w:val="008F2779"/>
    <w:rsid w:val="008F279F"/>
    <w:rsid w:val="008F320F"/>
    <w:rsid w:val="008F3290"/>
    <w:rsid w:val="008F36C4"/>
    <w:rsid w:val="008F45FE"/>
    <w:rsid w:val="008F47D3"/>
    <w:rsid w:val="008F4D45"/>
    <w:rsid w:val="008F4F87"/>
    <w:rsid w:val="008F504C"/>
    <w:rsid w:val="008F50BA"/>
    <w:rsid w:val="008F54CB"/>
    <w:rsid w:val="008F5FA6"/>
    <w:rsid w:val="008F6A59"/>
    <w:rsid w:val="008F6AA9"/>
    <w:rsid w:val="008F6AFD"/>
    <w:rsid w:val="008F6CA3"/>
    <w:rsid w:val="008F7202"/>
    <w:rsid w:val="008F74CA"/>
    <w:rsid w:val="008F77EF"/>
    <w:rsid w:val="008F7B29"/>
    <w:rsid w:val="00900195"/>
    <w:rsid w:val="009003D4"/>
    <w:rsid w:val="00900EB9"/>
    <w:rsid w:val="00900F8A"/>
    <w:rsid w:val="00901209"/>
    <w:rsid w:val="009012A1"/>
    <w:rsid w:val="00901E21"/>
    <w:rsid w:val="0090227A"/>
    <w:rsid w:val="0090229B"/>
    <w:rsid w:val="009027C7"/>
    <w:rsid w:val="00903383"/>
    <w:rsid w:val="00903681"/>
    <w:rsid w:val="00903819"/>
    <w:rsid w:val="00903EB8"/>
    <w:rsid w:val="00904287"/>
    <w:rsid w:val="00904400"/>
    <w:rsid w:val="0090552A"/>
    <w:rsid w:val="00905869"/>
    <w:rsid w:val="00905A60"/>
    <w:rsid w:val="00905FC6"/>
    <w:rsid w:val="00905FF0"/>
    <w:rsid w:val="00906058"/>
    <w:rsid w:val="009065E3"/>
    <w:rsid w:val="00906613"/>
    <w:rsid w:val="00906649"/>
    <w:rsid w:val="00906AE2"/>
    <w:rsid w:val="0090719A"/>
    <w:rsid w:val="0090772F"/>
    <w:rsid w:val="00907ACB"/>
    <w:rsid w:val="00907D06"/>
    <w:rsid w:val="009100E5"/>
    <w:rsid w:val="0091043E"/>
    <w:rsid w:val="0091048D"/>
    <w:rsid w:val="00910598"/>
    <w:rsid w:val="009105C0"/>
    <w:rsid w:val="00910B10"/>
    <w:rsid w:val="0091112B"/>
    <w:rsid w:val="00911179"/>
    <w:rsid w:val="00911626"/>
    <w:rsid w:val="00911F59"/>
    <w:rsid w:val="00912493"/>
    <w:rsid w:val="009127AC"/>
    <w:rsid w:val="00912B66"/>
    <w:rsid w:val="00912F29"/>
    <w:rsid w:val="00913256"/>
    <w:rsid w:val="00913936"/>
    <w:rsid w:val="0091407F"/>
    <w:rsid w:val="009141F3"/>
    <w:rsid w:val="00914764"/>
    <w:rsid w:val="00914B16"/>
    <w:rsid w:val="00914B7E"/>
    <w:rsid w:val="00914DC8"/>
    <w:rsid w:val="00915988"/>
    <w:rsid w:val="00915B04"/>
    <w:rsid w:val="00915E11"/>
    <w:rsid w:val="00915F59"/>
    <w:rsid w:val="0091650E"/>
    <w:rsid w:val="00916A33"/>
    <w:rsid w:val="00916A99"/>
    <w:rsid w:val="00916DA0"/>
    <w:rsid w:val="00916F44"/>
    <w:rsid w:val="00917224"/>
    <w:rsid w:val="00917350"/>
    <w:rsid w:val="00917688"/>
    <w:rsid w:val="00917921"/>
    <w:rsid w:val="00917CE2"/>
    <w:rsid w:val="00917CFF"/>
    <w:rsid w:val="00920050"/>
    <w:rsid w:val="00921655"/>
    <w:rsid w:val="0092181D"/>
    <w:rsid w:val="009219F4"/>
    <w:rsid w:val="00921A3D"/>
    <w:rsid w:val="00921D72"/>
    <w:rsid w:val="00921EC6"/>
    <w:rsid w:val="00921F83"/>
    <w:rsid w:val="0092256A"/>
    <w:rsid w:val="0092274D"/>
    <w:rsid w:val="009227C0"/>
    <w:rsid w:val="00922A90"/>
    <w:rsid w:val="00922D05"/>
    <w:rsid w:val="0092386C"/>
    <w:rsid w:val="00924324"/>
    <w:rsid w:val="00924537"/>
    <w:rsid w:val="009246F1"/>
    <w:rsid w:val="00924730"/>
    <w:rsid w:val="00925080"/>
    <w:rsid w:val="00925169"/>
    <w:rsid w:val="00925682"/>
    <w:rsid w:val="00925B30"/>
    <w:rsid w:val="00925D06"/>
    <w:rsid w:val="00925E17"/>
    <w:rsid w:val="00925E29"/>
    <w:rsid w:val="00926098"/>
    <w:rsid w:val="00926172"/>
    <w:rsid w:val="009261EB"/>
    <w:rsid w:val="0092685E"/>
    <w:rsid w:val="00927319"/>
    <w:rsid w:val="009279E0"/>
    <w:rsid w:val="00927F45"/>
    <w:rsid w:val="00930537"/>
    <w:rsid w:val="00930815"/>
    <w:rsid w:val="00930907"/>
    <w:rsid w:val="00930A1E"/>
    <w:rsid w:val="00930C46"/>
    <w:rsid w:val="0093121A"/>
    <w:rsid w:val="009313A1"/>
    <w:rsid w:val="009318ED"/>
    <w:rsid w:val="009319AE"/>
    <w:rsid w:val="00931FDC"/>
    <w:rsid w:val="00932155"/>
    <w:rsid w:val="0093218E"/>
    <w:rsid w:val="00932425"/>
    <w:rsid w:val="009328A3"/>
    <w:rsid w:val="00932DEC"/>
    <w:rsid w:val="00932EEF"/>
    <w:rsid w:val="00932F57"/>
    <w:rsid w:val="00933599"/>
    <w:rsid w:val="00933A16"/>
    <w:rsid w:val="00933B5D"/>
    <w:rsid w:val="00933DD6"/>
    <w:rsid w:val="00933F9C"/>
    <w:rsid w:val="0093413C"/>
    <w:rsid w:val="009342F2"/>
    <w:rsid w:val="009346E3"/>
    <w:rsid w:val="00934D39"/>
    <w:rsid w:val="00935546"/>
    <w:rsid w:val="0093573F"/>
    <w:rsid w:val="00935A9F"/>
    <w:rsid w:val="00935AB9"/>
    <w:rsid w:val="00936212"/>
    <w:rsid w:val="00936215"/>
    <w:rsid w:val="00936AAA"/>
    <w:rsid w:val="00936EFF"/>
    <w:rsid w:val="00937562"/>
    <w:rsid w:val="0093759D"/>
    <w:rsid w:val="00937FDD"/>
    <w:rsid w:val="009400C6"/>
    <w:rsid w:val="0094061F"/>
    <w:rsid w:val="00941AA4"/>
    <w:rsid w:val="00941CF1"/>
    <w:rsid w:val="00941DF6"/>
    <w:rsid w:val="00941F7E"/>
    <w:rsid w:val="009428BD"/>
    <w:rsid w:val="00942967"/>
    <w:rsid w:val="00943651"/>
    <w:rsid w:val="00943765"/>
    <w:rsid w:val="0094391A"/>
    <w:rsid w:val="00943D99"/>
    <w:rsid w:val="0094400B"/>
    <w:rsid w:val="009440C4"/>
    <w:rsid w:val="00944B88"/>
    <w:rsid w:val="0094545E"/>
    <w:rsid w:val="009458F2"/>
    <w:rsid w:val="00945DD9"/>
    <w:rsid w:val="0094648A"/>
    <w:rsid w:val="009467BE"/>
    <w:rsid w:val="0094684C"/>
    <w:rsid w:val="00946FAD"/>
    <w:rsid w:val="009472BB"/>
    <w:rsid w:val="009472BD"/>
    <w:rsid w:val="00947304"/>
    <w:rsid w:val="0094771B"/>
    <w:rsid w:val="0094777A"/>
    <w:rsid w:val="00947B6E"/>
    <w:rsid w:val="00947BAD"/>
    <w:rsid w:val="00947D2B"/>
    <w:rsid w:val="00950016"/>
    <w:rsid w:val="0095054F"/>
    <w:rsid w:val="0095182F"/>
    <w:rsid w:val="0095185E"/>
    <w:rsid w:val="00951C0C"/>
    <w:rsid w:val="00951DA5"/>
    <w:rsid w:val="009523D3"/>
    <w:rsid w:val="0095271E"/>
    <w:rsid w:val="009536A3"/>
    <w:rsid w:val="00953714"/>
    <w:rsid w:val="00953C12"/>
    <w:rsid w:val="0095430D"/>
    <w:rsid w:val="00954C87"/>
    <w:rsid w:val="009550BD"/>
    <w:rsid w:val="0095513E"/>
    <w:rsid w:val="0095516C"/>
    <w:rsid w:val="00955171"/>
    <w:rsid w:val="009555E0"/>
    <w:rsid w:val="00955663"/>
    <w:rsid w:val="00955CD2"/>
    <w:rsid w:val="00955CFD"/>
    <w:rsid w:val="00955E92"/>
    <w:rsid w:val="0095654F"/>
    <w:rsid w:val="00956667"/>
    <w:rsid w:val="00956FCD"/>
    <w:rsid w:val="00957D3A"/>
    <w:rsid w:val="00957DA6"/>
    <w:rsid w:val="00957E9D"/>
    <w:rsid w:val="00960BAF"/>
    <w:rsid w:val="00961358"/>
    <w:rsid w:val="009618E8"/>
    <w:rsid w:val="00962142"/>
    <w:rsid w:val="00962211"/>
    <w:rsid w:val="00962EE8"/>
    <w:rsid w:val="009635E2"/>
    <w:rsid w:val="00963F31"/>
    <w:rsid w:val="0096401E"/>
    <w:rsid w:val="009642C5"/>
    <w:rsid w:val="00964DB3"/>
    <w:rsid w:val="00964EFA"/>
    <w:rsid w:val="00964FFE"/>
    <w:rsid w:val="00965235"/>
    <w:rsid w:val="0096561F"/>
    <w:rsid w:val="00966EC3"/>
    <w:rsid w:val="00967362"/>
    <w:rsid w:val="009673B4"/>
    <w:rsid w:val="00967827"/>
    <w:rsid w:val="009679DA"/>
    <w:rsid w:val="00967E3B"/>
    <w:rsid w:val="0097061C"/>
    <w:rsid w:val="0097098F"/>
    <w:rsid w:val="009717C3"/>
    <w:rsid w:val="00971A99"/>
    <w:rsid w:val="00972091"/>
    <w:rsid w:val="0097240A"/>
    <w:rsid w:val="009725E8"/>
    <w:rsid w:val="00972611"/>
    <w:rsid w:val="009727BD"/>
    <w:rsid w:val="00972C60"/>
    <w:rsid w:val="0097317A"/>
    <w:rsid w:val="009736EF"/>
    <w:rsid w:val="0097378D"/>
    <w:rsid w:val="0097387E"/>
    <w:rsid w:val="00973CF9"/>
    <w:rsid w:val="00974187"/>
    <w:rsid w:val="00974688"/>
    <w:rsid w:val="00974942"/>
    <w:rsid w:val="00974D60"/>
    <w:rsid w:val="0097644B"/>
    <w:rsid w:val="00976635"/>
    <w:rsid w:val="00976A7B"/>
    <w:rsid w:val="009773AF"/>
    <w:rsid w:val="009776BF"/>
    <w:rsid w:val="00977BEB"/>
    <w:rsid w:val="00977C53"/>
    <w:rsid w:val="00980CBC"/>
    <w:rsid w:val="00981967"/>
    <w:rsid w:val="009824B5"/>
    <w:rsid w:val="009825A0"/>
    <w:rsid w:val="0098268A"/>
    <w:rsid w:val="009832DB"/>
    <w:rsid w:val="00983954"/>
    <w:rsid w:val="009839F1"/>
    <w:rsid w:val="00983A8F"/>
    <w:rsid w:val="00984097"/>
    <w:rsid w:val="00984853"/>
    <w:rsid w:val="00984A69"/>
    <w:rsid w:val="00984A80"/>
    <w:rsid w:val="00984C8B"/>
    <w:rsid w:val="009852DD"/>
    <w:rsid w:val="00985C0B"/>
    <w:rsid w:val="00985D30"/>
    <w:rsid w:val="009868AA"/>
    <w:rsid w:val="00986F1C"/>
    <w:rsid w:val="00987362"/>
    <w:rsid w:val="0098739B"/>
    <w:rsid w:val="009873CE"/>
    <w:rsid w:val="00987A87"/>
    <w:rsid w:val="00987BD9"/>
    <w:rsid w:val="009904DA"/>
    <w:rsid w:val="00990842"/>
    <w:rsid w:val="00990CAA"/>
    <w:rsid w:val="009915A5"/>
    <w:rsid w:val="00991734"/>
    <w:rsid w:val="0099177C"/>
    <w:rsid w:val="0099191F"/>
    <w:rsid w:val="00991A1C"/>
    <w:rsid w:val="00991D79"/>
    <w:rsid w:val="00991E84"/>
    <w:rsid w:val="0099201A"/>
    <w:rsid w:val="00992D55"/>
    <w:rsid w:val="00992FAB"/>
    <w:rsid w:val="009934DD"/>
    <w:rsid w:val="0099381F"/>
    <w:rsid w:val="009939E6"/>
    <w:rsid w:val="00994701"/>
    <w:rsid w:val="009947C2"/>
    <w:rsid w:val="0099497D"/>
    <w:rsid w:val="00994E93"/>
    <w:rsid w:val="00995742"/>
    <w:rsid w:val="00995924"/>
    <w:rsid w:val="00995B06"/>
    <w:rsid w:val="00995C11"/>
    <w:rsid w:val="00995EBF"/>
    <w:rsid w:val="00995F23"/>
    <w:rsid w:val="00996561"/>
    <w:rsid w:val="0099697A"/>
    <w:rsid w:val="009969FC"/>
    <w:rsid w:val="00996DF1"/>
    <w:rsid w:val="00997C8C"/>
    <w:rsid w:val="009A00EC"/>
    <w:rsid w:val="009A0163"/>
    <w:rsid w:val="009A0ADE"/>
    <w:rsid w:val="009A0C22"/>
    <w:rsid w:val="009A0E15"/>
    <w:rsid w:val="009A1194"/>
    <w:rsid w:val="009A1B1D"/>
    <w:rsid w:val="009A296F"/>
    <w:rsid w:val="009A2FD2"/>
    <w:rsid w:val="009A33D8"/>
    <w:rsid w:val="009A3C72"/>
    <w:rsid w:val="009A3C8A"/>
    <w:rsid w:val="009A401B"/>
    <w:rsid w:val="009A46E5"/>
    <w:rsid w:val="009A4C35"/>
    <w:rsid w:val="009A53C4"/>
    <w:rsid w:val="009A5979"/>
    <w:rsid w:val="009A5EEA"/>
    <w:rsid w:val="009A6EB4"/>
    <w:rsid w:val="009A729B"/>
    <w:rsid w:val="009A74E5"/>
    <w:rsid w:val="009A7E8F"/>
    <w:rsid w:val="009B015A"/>
    <w:rsid w:val="009B040E"/>
    <w:rsid w:val="009B0E91"/>
    <w:rsid w:val="009B1D6F"/>
    <w:rsid w:val="009B216C"/>
    <w:rsid w:val="009B28EB"/>
    <w:rsid w:val="009B30B1"/>
    <w:rsid w:val="009B32BA"/>
    <w:rsid w:val="009B389E"/>
    <w:rsid w:val="009B3ACF"/>
    <w:rsid w:val="009B4C1E"/>
    <w:rsid w:val="009B4C69"/>
    <w:rsid w:val="009B4D3F"/>
    <w:rsid w:val="009B55FE"/>
    <w:rsid w:val="009B578B"/>
    <w:rsid w:val="009B57CA"/>
    <w:rsid w:val="009B5A87"/>
    <w:rsid w:val="009B5DD0"/>
    <w:rsid w:val="009B61F7"/>
    <w:rsid w:val="009B633E"/>
    <w:rsid w:val="009B638C"/>
    <w:rsid w:val="009B6526"/>
    <w:rsid w:val="009B6B9C"/>
    <w:rsid w:val="009B6BB9"/>
    <w:rsid w:val="009B6DA4"/>
    <w:rsid w:val="009B6FE4"/>
    <w:rsid w:val="009B70AD"/>
    <w:rsid w:val="009B72E5"/>
    <w:rsid w:val="009B79A6"/>
    <w:rsid w:val="009B7E40"/>
    <w:rsid w:val="009C01E9"/>
    <w:rsid w:val="009C09D9"/>
    <w:rsid w:val="009C1152"/>
    <w:rsid w:val="009C115C"/>
    <w:rsid w:val="009C12CD"/>
    <w:rsid w:val="009C1485"/>
    <w:rsid w:val="009C1512"/>
    <w:rsid w:val="009C238D"/>
    <w:rsid w:val="009C2699"/>
    <w:rsid w:val="009C272F"/>
    <w:rsid w:val="009C2D34"/>
    <w:rsid w:val="009C31D5"/>
    <w:rsid w:val="009C3587"/>
    <w:rsid w:val="009C38EC"/>
    <w:rsid w:val="009C3A53"/>
    <w:rsid w:val="009C3AD7"/>
    <w:rsid w:val="009C3B9C"/>
    <w:rsid w:val="009C3C7F"/>
    <w:rsid w:val="009C4521"/>
    <w:rsid w:val="009C4AC3"/>
    <w:rsid w:val="009C5083"/>
    <w:rsid w:val="009C50BA"/>
    <w:rsid w:val="009C51C7"/>
    <w:rsid w:val="009C5308"/>
    <w:rsid w:val="009C5448"/>
    <w:rsid w:val="009C54BA"/>
    <w:rsid w:val="009C55A9"/>
    <w:rsid w:val="009C594D"/>
    <w:rsid w:val="009C6217"/>
    <w:rsid w:val="009C7800"/>
    <w:rsid w:val="009C7A79"/>
    <w:rsid w:val="009C7AE6"/>
    <w:rsid w:val="009C7BF5"/>
    <w:rsid w:val="009C7E68"/>
    <w:rsid w:val="009C7F3B"/>
    <w:rsid w:val="009D00D5"/>
    <w:rsid w:val="009D082E"/>
    <w:rsid w:val="009D1230"/>
    <w:rsid w:val="009D1242"/>
    <w:rsid w:val="009D1748"/>
    <w:rsid w:val="009D1840"/>
    <w:rsid w:val="009D1AB8"/>
    <w:rsid w:val="009D1D48"/>
    <w:rsid w:val="009D245C"/>
    <w:rsid w:val="009D2E93"/>
    <w:rsid w:val="009D3373"/>
    <w:rsid w:val="009D33D1"/>
    <w:rsid w:val="009D37E0"/>
    <w:rsid w:val="009D4A03"/>
    <w:rsid w:val="009D4D85"/>
    <w:rsid w:val="009D4E4F"/>
    <w:rsid w:val="009D4EEB"/>
    <w:rsid w:val="009D5060"/>
    <w:rsid w:val="009D589B"/>
    <w:rsid w:val="009D6030"/>
    <w:rsid w:val="009D6C9D"/>
    <w:rsid w:val="009D6DAC"/>
    <w:rsid w:val="009D6F25"/>
    <w:rsid w:val="009D703C"/>
    <w:rsid w:val="009E02BF"/>
    <w:rsid w:val="009E03BF"/>
    <w:rsid w:val="009E0412"/>
    <w:rsid w:val="009E09A7"/>
    <w:rsid w:val="009E0D07"/>
    <w:rsid w:val="009E0D40"/>
    <w:rsid w:val="009E0E1A"/>
    <w:rsid w:val="009E10FB"/>
    <w:rsid w:val="009E13A5"/>
    <w:rsid w:val="009E2A58"/>
    <w:rsid w:val="009E2CFA"/>
    <w:rsid w:val="009E2E93"/>
    <w:rsid w:val="009E2F21"/>
    <w:rsid w:val="009E3368"/>
    <w:rsid w:val="009E34AD"/>
    <w:rsid w:val="009E3534"/>
    <w:rsid w:val="009E3890"/>
    <w:rsid w:val="009E3B4F"/>
    <w:rsid w:val="009E407E"/>
    <w:rsid w:val="009E42A7"/>
    <w:rsid w:val="009E4445"/>
    <w:rsid w:val="009E48A0"/>
    <w:rsid w:val="009E48DF"/>
    <w:rsid w:val="009E4FCA"/>
    <w:rsid w:val="009E517D"/>
    <w:rsid w:val="009E5D98"/>
    <w:rsid w:val="009E620A"/>
    <w:rsid w:val="009E658D"/>
    <w:rsid w:val="009E6783"/>
    <w:rsid w:val="009E6CB5"/>
    <w:rsid w:val="009E6DB0"/>
    <w:rsid w:val="009E7503"/>
    <w:rsid w:val="009E7BD6"/>
    <w:rsid w:val="009E7F3E"/>
    <w:rsid w:val="009F033D"/>
    <w:rsid w:val="009F0773"/>
    <w:rsid w:val="009F079B"/>
    <w:rsid w:val="009F099C"/>
    <w:rsid w:val="009F0DA7"/>
    <w:rsid w:val="009F119E"/>
    <w:rsid w:val="009F157F"/>
    <w:rsid w:val="009F15FC"/>
    <w:rsid w:val="009F17B1"/>
    <w:rsid w:val="009F1BE0"/>
    <w:rsid w:val="009F20F2"/>
    <w:rsid w:val="009F21EC"/>
    <w:rsid w:val="009F23EE"/>
    <w:rsid w:val="009F273A"/>
    <w:rsid w:val="009F28A4"/>
    <w:rsid w:val="009F2DA0"/>
    <w:rsid w:val="009F34DB"/>
    <w:rsid w:val="009F3D5E"/>
    <w:rsid w:val="009F3E43"/>
    <w:rsid w:val="009F4299"/>
    <w:rsid w:val="009F4305"/>
    <w:rsid w:val="009F4625"/>
    <w:rsid w:val="009F47A5"/>
    <w:rsid w:val="009F4880"/>
    <w:rsid w:val="009F4A92"/>
    <w:rsid w:val="009F5FC9"/>
    <w:rsid w:val="009F659D"/>
    <w:rsid w:val="009F794B"/>
    <w:rsid w:val="00A00AAC"/>
    <w:rsid w:val="00A00BDE"/>
    <w:rsid w:val="00A00C1E"/>
    <w:rsid w:val="00A00D11"/>
    <w:rsid w:val="00A00D5F"/>
    <w:rsid w:val="00A00FEC"/>
    <w:rsid w:val="00A01B03"/>
    <w:rsid w:val="00A01F78"/>
    <w:rsid w:val="00A02229"/>
    <w:rsid w:val="00A0275E"/>
    <w:rsid w:val="00A028B8"/>
    <w:rsid w:val="00A02C27"/>
    <w:rsid w:val="00A02DA7"/>
    <w:rsid w:val="00A02DFE"/>
    <w:rsid w:val="00A02EA9"/>
    <w:rsid w:val="00A033FC"/>
    <w:rsid w:val="00A040A1"/>
    <w:rsid w:val="00A0487E"/>
    <w:rsid w:val="00A049A5"/>
    <w:rsid w:val="00A04EBC"/>
    <w:rsid w:val="00A04EE7"/>
    <w:rsid w:val="00A05516"/>
    <w:rsid w:val="00A057A5"/>
    <w:rsid w:val="00A057F8"/>
    <w:rsid w:val="00A05F18"/>
    <w:rsid w:val="00A06011"/>
    <w:rsid w:val="00A06226"/>
    <w:rsid w:val="00A06AF0"/>
    <w:rsid w:val="00A06DAE"/>
    <w:rsid w:val="00A07626"/>
    <w:rsid w:val="00A07CF2"/>
    <w:rsid w:val="00A07DBA"/>
    <w:rsid w:val="00A07E63"/>
    <w:rsid w:val="00A10860"/>
    <w:rsid w:val="00A11341"/>
    <w:rsid w:val="00A116D7"/>
    <w:rsid w:val="00A11F3E"/>
    <w:rsid w:val="00A13E02"/>
    <w:rsid w:val="00A14817"/>
    <w:rsid w:val="00A149E3"/>
    <w:rsid w:val="00A14A97"/>
    <w:rsid w:val="00A14EED"/>
    <w:rsid w:val="00A1537C"/>
    <w:rsid w:val="00A1542D"/>
    <w:rsid w:val="00A15958"/>
    <w:rsid w:val="00A15B1D"/>
    <w:rsid w:val="00A15C7D"/>
    <w:rsid w:val="00A16488"/>
    <w:rsid w:val="00A16C9E"/>
    <w:rsid w:val="00A16E57"/>
    <w:rsid w:val="00A170C8"/>
    <w:rsid w:val="00A17309"/>
    <w:rsid w:val="00A17F2E"/>
    <w:rsid w:val="00A20354"/>
    <w:rsid w:val="00A20682"/>
    <w:rsid w:val="00A20ADF"/>
    <w:rsid w:val="00A20C51"/>
    <w:rsid w:val="00A20D79"/>
    <w:rsid w:val="00A21211"/>
    <w:rsid w:val="00A2158B"/>
    <w:rsid w:val="00A218CE"/>
    <w:rsid w:val="00A21FD1"/>
    <w:rsid w:val="00A22437"/>
    <w:rsid w:val="00A22700"/>
    <w:rsid w:val="00A228C9"/>
    <w:rsid w:val="00A23534"/>
    <w:rsid w:val="00A23EB5"/>
    <w:rsid w:val="00A2415D"/>
    <w:rsid w:val="00A24168"/>
    <w:rsid w:val="00A249F8"/>
    <w:rsid w:val="00A24A3A"/>
    <w:rsid w:val="00A24D2E"/>
    <w:rsid w:val="00A24D8C"/>
    <w:rsid w:val="00A24EC8"/>
    <w:rsid w:val="00A2505E"/>
    <w:rsid w:val="00A25124"/>
    <w:rsid w:val="00A25164"/>
    <w:rsid w:val="00A25817"/>
    <w:rsid w:val="00A259EE"/>
    <w:rsid w:val="00A25AAA"/>
    <w:rsid w:val="00A25D52"/>
    <w:rsid w:val="00A25E4B"/>
    <w:rsid w:val="00A262AD"/>
    <w:rsid w:val="00A26824"/>
    <w:rsid w:val="00A269B5"/>
    <w:rsid w:val="00A26CCF"/>
    <w:rsid w:val="00A26F14"/>
    <w:rsid w:val="00A2724F"/>
    <w:rsid w:val="00A2780F"/>
    <w:rsid w:val="00A27AB3"/>
    <w:rsid w:val="00A3066F"/>
    <w:rsid w:val="00A30673"/>
    <w:rsid w:val="00A306B8"/>
    <w:rsid w:val="00A30960"/>
    <w:rsid w:val="00A31042"/>
    <w:rsid w:val="00A31351"/>
    <w:rsid w:val="00A31BB4"/>
    <w:rsid w:val="00A31DEB"/>
    <w:rsid w:val="00A332CB"/>
    <w:rsid w:val="00A337E3"/>
    <w:rsid w:val="00A338D2"/>
    <w:rsid w:val="00A34873"/>
    <w:rsid w:val="00A34AD0"/>
    <w:rsid w:val="00A35B53"/>
    <w:rsid w:val="00A35C9F"/>
    <w:rsid w:val="00A35E14"/>
    <w:rsid w:val="00A360F4"/>
    <w:rsid w:val="00A36620"/>
    <w:rsid w:val="00A368E8"/>
    <w:rsid w:val="00A36A95"/>
    <w:rsid w:val="00A36E47"/>
    <w:rsid w:val="00A36F42"/>
    <w:rsid w:val="00A3714D"/>
    <w:rsid w:val="00A37368"/>
    <w:rsid w:val="00A376BA"/>
    <w:rsid w:val="00A3796C"/>
    <w:rsid w:val="00A37BA8"/>
    <w:rsid w:val="00A37D0D"/>
    <w:rsid w:val="00A405AF"/>
    <w:rsid w:val="00A4066D"/>
    <w:rsid w:val="00A409FE"/>
    <w:rsid w:val="00A40AE0"/>
    <w:rsid w:val="00A41515"/>
    <w:rsid w:val="00A4183A"/>
    <w:rsid w:val="00A41F91"/>
    <w:rsid w:val="00A426C0"/>
    <w:rsid w:val="00A428E0"/>
    <w:rsid w:val="00A42E42"/>
    <w:rsid w:val="00A42F45"/>
    <w:rsid w:val="00A431A6"/>
    <w:rsid w:val="00A43323"/>
    <w:rsid w:val="00A439DC"/>
    <w:rsid w:val="00A43C12"/>
    <w:rsid w:val="00A43E10"/>
    <w:rsid w:val="00A44C03"/>
    <w:rsid w:val="00A45451"/>
    <w:rsid w:val="00A45746"/>
    <w:rsid w:val="00A46568"/>
    <w:rsid w:val="00A46624"/>
    <w:rsid w:val="00A46932"/>
    <w:rsid w:val="00A46E10"/>
    <w:rsid w:val="00A470CE"/>
    <w:rsid w:val="00A471C4"/>
    <w:rsid w:val="00A47310"/>
    <w:rsid w:val="00A47726"/>
    <w:rsid w:val="00A47A83"/>
    <w:rsid w:val="00A50820"/>
    <w:rsid w:val="00A509BE"/>
    <w:rsid w:val="00A50EF9"/>
    <w:rsid w:val="00A50F2A"/>
    <w:rsid w:val="00A514CD"/>
    <w:rsid w:val="00A51C46"/>
    <w:rsid w:val="00A51EDB"/>
    <w:rsid w:val="00A52190"/>
    <w:rsid w:val="00A53EF3"/>
    <w:rsid w:val="00A5409F"/>
    <w:rsid w:val="00A54157"/>
    <w:rsid w:val="00A544D3"/>
    <w:rsid w:val="00A5537C"/>
    <w:rsid w:val="00A55866"/>
    <w:rsid w:val="00A558D8"/>
    <w:rsid w:val="00A55F4F"/>
    <w:rsid w:val="00A56B25"/>
    <w:rsid w:val="00A56CEE"/>
    <w:rsid w:val="00A56FD5"/>
    <w:rsid w:val="00A57033"/>
    <w:rsid w:val="00A572CE"/>
    <w:rsid w:val="00A577DA"/>
    <w:rsid w:val="00A5791F"/>
    <w:rsid w:val="00A57935"/>
    <w:rsid w:val="00A57960"/>
    <w:rsid w:val="00A5796A"/>
    <w:rsid w:val="00A57A8D"/>
    <w:rsid w:val="00A602DD"/>
    <w:rsid w:val="00A609AD"/>
    <w:rsid w:val="00A60A05"/>
    <w:rsid w:val="00A60BC4"/>
    <w:rsid w:val="00A60C63"/>
    <w:rsid w:val="00A60EE7"/>
    <w:rsid w:val="00A61675"/>
    <w:rsid w:val="00A61B70"/>
    <w:rsid w:val="00A61EDD"/>
    <w:rsid w:val="00A62187"/>
    <w:rsid w:val="00A6218E"/>
    <w:rsid w:val="00A6282B"/>
    <w:rsid w:val="00A6283B"/>
    <w:rsid w:val="00A628CF"/>
    <w:rsid w:val="00A62EE9"/>
    <w:rsid w:val="00A63039"/>
    <w:rsid w:val="00A63BF1"/>
    <w:rsid w:val="00A643B1"/>
    <w:rsid w:val="00A64608"/>
    <w:rsid w:val="00A64ECF"/>
    <w:rsid w:val="00A64F89"/>
    <w:rsid w:val="00A655C9"/>
    <w:rsid w:val="00A65E00"/>
    <w:rsid w:val="00A661A5"/>
    <w:rsid w:val="00A6642E"/>
    <w:rsid w:val="00A66B5E"/>
    <w:rsid w:val="00A66D90"/>
    <w:rsid w:val="00A6791F"/>
    <w:rsid w:val="00A67B2F"/>
    <w:rsid w:val="00A67F9D"/>
    <w:rsid w:val="00A70683"/>
    <w:rsid w:val="00A709BF"/>
    <w:rsid w:val="00A72865"/>
    <w:rsid w:val="00A7312B"/>
    <w:rsid w:val="00A73DF6"/>
    <w:rsid w:val="00A7497E"/>
    <w:rsid w:val="00A74DF1"/>
    <w:rsid w:val="00A74EDD"/>
    <w:rsid w:val="00A7502E"/>
    <w:rsid w:val="00A75200"/>
    <w:rsid w:val="00A75B80"/>
    <w:rsid w:val="00A75DC4"/>
    <w:rsid w:val="00A7624E"/>
    <w:rsid w:val="00A76312"/>
    <w:rsid w:val="00A76318"/>
    <w:rsid w:val="00A7646A"/>
    <w:rsid w:val="00A76C17"/>
    <w:rsid w:val="00A76DDD"/>
    <w:rsid w:val="00A776A6"/>
    <w:rsid w:val="00A77985"/>
    <w:rsid w:val="00A77A17"/>
    <w:rsid w:val="00A77D25"/>
    <w:rsid w:val="00A77DA1"/>
    <w:rsid w:val="00A80559"/>
    <w:rsid w:val="00A81256"/>
    <w:rsid w:val="00A815EE"/>
    <w:rsid w:val="00A8185B"/>
    <w:rsid w:val="00A818AF"/>
    <w:rsid w:val="00A82117"/>
    <w:rsid w:val="00A82707"/>
    <w:rsid w:val="00A8296E"/>
    <w:rsid w:val="00A82A01"/>
    <w:rsid w:val="00A8336D"/>
    <w:rsid w:val="00A83486"/>
    <w:rsid w:val="00A8356E"/>
    <w:rsid w:val="00A8381E"/>
    <w:rsid w:val="00A8409D"/>
    <w:rsid w:val="00A842BD"/>
    <w:rsid w:val="00A845D5"/>
    <w:rsid w:val="00A847BE"/>
    <w:rsid w:val="00A850A2"/>
    <w:rsid w:val="00A86E46"/>
    <w:rsid w:val="00A877F5"/>
    <w:rsid w:val="00A90341"/>
    <w:rsid w:val="00A9038C"/>
    <w:rsid w:val="00A9090C"/>
    <w:rsid w:val="00A90A87"/>
    <w:rsid w:val="00A90A9B"/>
    <w:rsid w:val="00A9134D"/>
    <w:rsid w:val="00A913AD"/>
    <w:rsid w:val="00A91696"/>
    <w:rsid w:val="00A91A96"/>
    <w:rsid w:val="00A91C82"/>
    <w:rsid w:val="00A92374"/>
    <w:rsid w:val="00A925EA"/>
    <w:rsid w:val="00A927CF"/>
    <w:rsid w:val="00A928F6"/>
    <w:rsid w:val="00A92A8F"/>
    <w:rsid w:val="00A935A5"/>
    <w:rsid w:val="00A936F2"/>
    <w:rsid w:val="00A937A1"/>
    <w:rsid w:val="00A93EF4"/>
    <w:rsid w:val="00A94127"/>
    <w:rsid w:val="00A94B05"/>
    <w:rsid w:val="00A95399"/>
    <w:rsid w:val="00A96045"/>
    <w:rsid w:val="00A96C8A"/>
    <w:rsid w:val="00A96F1C"/>
    <w:rsid w:val="00A9742A"/>
    <w:rsid w:val="00A977B6"/>
    <w:rsid w:val="00A97C49"/>
    <w:rsid w:val="00AA0027"/>
    <w:rsid w:val="00AA07DB"/>
    <w:rsid w:val="00AA0A5B"/>
    <w:rsid w:val="00AA1309"/>
    <w:rsid w:val="00AA14AB"/>
    <w:rsid w:val="00AA1A28"/>
    <w:rsid w:val="00AA1AA3"/>
    <w:rsid w:val="00AA1F91"/>
    <w:rsid w:val="00AA26F2"/>
    <w:rsid w:val="00AA2879"/>
    <w:rsid w:val="00AA30D8"/>
    <w:rsid w:val="00AA334B"/>
    <w:rsid w:val="00AA37FC"/>
    <w:rsid w:val="00AA3B0F"/>
    <w:rsid w:val="00AA3CEE"/>
    <w:rsid w:val="00AA3E2E"/>
    <w:rsid w:val="00AA4A0C"/>
    <w:rsid w:val="00AA5041"/>
    <w:rsid w:val="00AA5123"/>
    <w:rsid w:val="00AA524A"/>
    <w:rsid w:val="00AA56B6"/>
    <w:rsid w:val="00AA58C1"/>
    <w:rsid w:val="00AA5C9D"/>
    <w:rsid w:val="00AA5F7C"/>
    <w:rsid w:val="00AA6EF0"/>
    <w:rsid w:val="00AA7249"/>
    <w:rsid w:val="00AA72C5"/>
    <w:rsid w:val="00AA73E9"/>
    <w:rsid w:val="00AA7546"/>
    <w:rsid w:val="00AA77B5"/>
    <w:rsid w:val="00AA77CA"/>
    <w:rsid w:val="00AA79D6"/>
    <w:rsid w:val="00AA7B7A"/>
    <w:rsid w:val="00AA7C85"/>
    <w:rsid w:val="00AB00E8"/>
    <w:rsid w:val="00AB01E9"/>
    <w:rsid w:val="00AB136B"/>
    <w:rsid w:val="00AB2336"/>
    <w:rsid w:val="00AB2404"/>
    <w:rsid w:val="00AB2614"/>
    <w:rsid w:val="00AB284B"/>
    <w:rsid w:val="00AB29AC"/>
    <w:rsid w:val="00AB29B6"/>
    <w:rsid w:val="00AB2C61"/>
    <w:rsid w:val="00AB2CA7"/>
    <w:rsid w:val="00AB2D36"/>
    <w:rsid w:val="00AB2E33"/>
    <w:rsid w:val="00AB2F28"/>
    <w:rsid w:val="00AB2F4B"/>
    <w:rsid w:val="00AB4492"/>
    <w:rsid w:val="00AB5774"/>
    <w:rsid w:val="00AB5840"/>
    <w:rsid w:val="00AB62BA"/>
    <w:rsid w:val="00AB67F4"/>
    <w:rsid w:val="00AB6920"/>
    <w:rsid w:val="00AB6A4F"/>
    <w:rsid w:val="00AB6C9A"/>
    <w:rsid w:val="00AB6CD2"/>
    <w:rsid w:val="00AB70C1"/>
    <w:rsid w:val="00AB70EE"/>
    <w:rsid w:val="00AC0413"/>
    <w:rsid w:val="00AC0692"/>
    <w:rsid w:val="00AC08E4"/>
    <w:rsid w:val="00AC0E2A"/>
    <w:rsid w:val="00AC14D7"/>
    <w:rsid w:val="00AC14FE"/>
    <w:rsid w:val="00AC15A2"/>
    <w:rsid w:val="00AC1B40"/>
    <w:rsid w:val="00AC1C24"/>
    <w:rsid w:val="00AC1DE5"/>
    <w:rsid w:val="00AC260D"/>
    <w:rsid w:val="00AC2B4D"/>
    <w:rsid w:val="00AC30D7"/>
    <w:rsid w:val="00AC3B3B"/>
    <w:rsid w:val="00AC3D3D"/>
    <w:rsid w:val="00AC3EE3"/>
    <w:rsid w:val="00AC452A"/>
    <w:rsid w:val="00AC4851"/>
    <w:rsid w:val="00AC5130"/>
    <w:rsid w:val="00AC5F09"/>
    <w:rsid w:val="00AC623F"/>
    <w:rsid w:val="00AC6C95"/>
    <w:rsid w:val="00AC6CA4"/>
    <w:rsid w:val="00AC6DF1"/>
    <w:rsid w:val="00AC74AF"/>
    <w:rsid w:val="00AC7732"/>
    <w:rsid w:val="00AC7AB9"/>
    <w:rsid w:val="00AC7B60"/>
    <w:rsid w:val="00AC7BE5"/>
    <w:rsid w:val="00AC7CCA"/>
    <w:rsid w:val="00AD1283"/>
    <w:rsid w:val="00AD1684"/>
    <w:rsid w:val="00AD1BF5"/>
    <w:rsid w:val="00AD1C32"/>
    <w:rsid w:val="00AD247C"/>
    <w:rsid w:val="00AD2711"/>
    <w:rsid w:val="00AD2980"/>
    <w:rsid w:val="00AD32A5"/>
    <w:rsid w:val="00AD4331"/>
    <w:rsid w:val="00AD4347"/>
    <w:rsid w:val="00AD49AC"/>
    <w:rsid w:val="00AD4F65"/>
    <w:rsid w:val="00AD505E"/>
    <w:rsid w:val="00AD51B2"/>
    <w:rsid w:val="00AD53DA"/>
    <w:rsid w:val="00AD55E3"/>
    <w:rsid w:val="00AD5733"/>
    <w:rsid w:val="00AD5EF7"/>
    <w:rsid w:val="00AD60E7"/>
    <w:rsid w:val="00AD61AA"/>
    <w:rsid w:val="00AD62C3"/>
    <w:rsid w:val="00AD6AA1"/>
    <w:rsid w:val="00AD6B97"/>
    <w:rsid w:val="00AD6DA0"/>
    <w:rsid w:val="00AD76AC"/>
    <w:rsid w:val="00AD7820"/>
    <w:rsid w:val="00AD7F59"/>
    <w:rsid w:val="00AE0418"/>
    <w:rsid w:val="00AE08B7"/>
    <w:rsid w:val="00AE0BE8"/>
    <w:rsid w:val="00AE1044"/>
    <w:rsid w:val="00AE18C1"/>
    <w:rsid w:val="00AE1F69"/>
    <w:rsid w:val="00AE21D4"/>
    <w:rsid w:val="00AE21F6"/>
    <w:rsid w:val="00AE290C"/>
    <w:rsid w:val="00AE29BD"/>
    <w:rsid w:val="00AE2F78"/>
    <w:rsid w:val="00AE34E4"/>
    <w:rsid w:val="00AE3540"/>
    <w:rsid w:val="00AE3B6C"/>
    <w:rsid w:val="00AE3CEC"/>
    <w:rsid w:val="00AE40C1"/>
    <w:rsid w:val="00AE44DD"/>
    <w:rsid w:val="00AE46C8"/>
    <w:rsid w:val="00AE4C8D"/>
    <w:rsid w:val="00AE560A"/>
    <w:rsid w:val="00AE565C"/>
    <w:rsid w:val="00AE59D4"/>
    <w:rsid w:val="00AE5A7A"/>
    <w:rsid w:val="00AE5DDA"/>
    <w:rsid w:val="00AE6076"/>
    <w:rsid w:val="00AE6120"/>
    <w:rsid w:val="00AE62BB"/>
    <w:rsid w:val="00AE674A"/>
    <w:rsid w:val="00AE6C87"/>
    <w:rsid w:val="00AE7917"/>
    <w:rsid w:val="00AE7ADF"/>
    <w:rsid w:val="00AE7F78"/>
    <w:rsid w:val="00AF0692"/>
    <w:rsid w:val="00AF07BA"/>
    <w:rsid w:val="00AF09D3"/>
    <w:rsid w:val="00AF0A17"/>
    <w:rsid w:val="00AF0A5B"/>
    <w:rsid w:val="00AF0B4A"/>
    <w:rsid w:val="00AF0C83"/>
    <w:rsid w:val="00AF1212"/>
    <w:rsid w:val="00AF14A2"/>
    <w:rsid w:val="00AF14BA"/>
    <w:rsid w:val="00AF14D8"/>
    <w:rsid w:val="00AF2823"/>
    <w:rsid w:val="00AF2B63"/>
    <w:rsid w:val="00AF2E2A"/>
    <w:rsid w:val="00AF329E"/>
    <w:rsid w:val="00AF347A"/>
    <w:rsid w:val="00AF34D0"/>
    <w:rsid w:val="00AF43BD"/>
    <w:rsid w:val="00AF43DB"/>
    <w:rsid w:val="00AF563C"/>
    <w:rsid w:val="00AF5AB7"/>
    <w:rsid w:val="00AF5AD7"/>
    <w:rsid w:val="00AF5E8A"/>
    <w:rsid w:val="00AF6340"/>
    <w:rsid w:val="00AF64AA"/>
    <w:rsid w:val="00AF70EE"/>
    <w:rsid w:val="00AF7124"/>
    <w:rsid w:val="00AF786B"/>
    <w:rsid w:val="00AF7883"/>
    <w:rsid w:val="00AF793E"/>
    <w:rsid w:val="00AF7C80"/>
    <w:rsid w:val="00AF7D2A"/>
    <w:rsid w:val="00AF7FA8"/>
    <w:rsid w:val="00B0006E"/>
    <w:rsid w:val="00B003C5"/>
    <w:rsid w:val="00B0067E"/>
    <w:rsid w:val="00B00E67"/>
    <w:rsid w:val="00B0139F"/>
    <w:rsid w:val="00B0155D"/>
    <w:rsid w:val="00B01683"/>
    <w:rsid w:val="00B02100"/>
    <w:rsid w:val="00B0212B"/>
    <w:rsid w:val="00B0225F"/>
    <w:rsid w:val="00B023D9"/>
    <w:rsid w:val="00B02DD3"/>
    <w:rsid w:val="00B02FD3"/>
    <w:rsid w:val="00B032DA"/>
    <w:rsid w:val="00B0334B"/>
    <w:rsid w:val="00B0339E"/>
    <w:rsid w:val="00B033DB"/>
    <w:rsid w:val="00B033FD"/>
    <w:rsid w:val="00B0364C"/>
    <w:rsid w:val="00B0381A"/>
    <w:rsid w:val="00B03B94"/>
    <w:rsid w:val="00B03E37"/>
    <w:rsid w:val="00B047C9"/>
    <w:rsid w:val="00B047D1"/>
    <w:rsid w:val="00B048CA"/>
    <w:rsid w:val="00B04A82"/>
    <w:rsid w:val="00B0505B"/>
    <w:rsid w:val="00B050E9"/>
    <w:rsid w:val="00B050F5"/>
    <w:rsid w:val="00B056D3"/>
    <w:rsid w:val="00B059C7"/>
    <w:rsid w:val="00B05D3B"/>
    <w:rsid w:val="00B05EF2"/>
    <w:rsid w:val="00B05F1B"/>
    <w:rsid w:val="00B06582"/>
    <w:rsid w:val="00B0693B"/>
    <w:rsid w:val="00B06945"/>
    <w:rsid w:val="00B06CC1"/>
    <w:rsid w:val="00B07211"/>
    <w:rsid w:val="00B0722B"/>
    <w:rsid w:val="00B0742C"/>
    <w:rsid w:val="00B078EF"/>
    <w:rsid w:val="00B07D89"/>
    <w:rsid w:val="00B10191"/>
    <w:rsid w:val="00B10DFB"/>
    <w:rsid w:val="00B113C0"/>
    <w:rsid w:val="00B11BA8"/>
    <w:rsid w:val="00B12107"/>
    <w:rsid w:val="00B12150"/>
    <w:rsid w:val="00B1222D"/>
    <w:rsid w:val="00B12409"/>
    <w:rsid w:val="00B12C33"/>
    <w:rsid w:val="00B12F38"/>
    <w:rsid w:val="00B13256"/>
    <w:rsid w:val="00B133BD"/>
    <w:rsid w:val="00B1348B"/>
    <w:rsid w:val="00B134D5"/>
    <w:rsid w:val="00B135C5"/>
    <w:rsid w:val="00B13B97"/>
    <w:rsid w:val="00B13C93"/>
    <w:rsid w:val="00B13CA1"/>
    <w:rsid w:val="00B13DC1"/>
    <w:rsid w:val="00B14095"/>
    <w:rsid w:val="00B14369"/>
    <w:rsid w:val="00B1448A"/>
    <w:rsid w:val="00B1467F"/>
    <w:rsid w:val="00B148D3"/>
    <w:rsid w:val="00B15077"/>
    <w:rsid w:val="00B155CF"/>
    <w:rsid w:val="00B15638"/>
    <w:rsid w:val="00B1657F"/>
    <w:rsid w:val="00B16C78"/>
    <w:rsid w:val="00B175B3"/>
    <w:rsid w:val="00B17BB5"/>
    <w:rsid w:val="00B17F79"/>
    <w:rsid w:val="00B20058"/>
    <w:rsid w:val="00B2077F"/>
    <w:rsid w:val="00B20795"/>
    <w:rsid w:val="00B20C1E"/>
    <w:rsid w:val="00B20F63"/>
    <w:rsid w:val="00B217F1"/>
    <w:rsid w:val="00B21E35"/>
    <w:rsid w:val="00B22095"/>
    <w:rsid w:val="00B22117"/>
    <w:rsid w:val="00B22208"/>
    <w:rsid w:val="00B22DF7"/>
    <w:rsid w:val="00B22E4C"/>
    <w:rsid w:val="00B22E75"/>
    <w:rsid w:val="00B23103"/>
    <w:rsid w:val="00B238EA"/>
    <w:rsid w:val="00B23A2E"/>
    <w:rsid w:val="00B2405D"/>
    <w:rsid w:val="00B24116"/>
    <w:rsid w:val="00B24A15"/>
    <w:rsid w:val="00B24E65"/>
    <w:rsid w:val="00B2554F"/>
    <w:rsid w:val="00B25F9D"/>
    <w:rsid w:val="00B264EE"/>
    <w:rsid w:val="00B268DE"/>
    <w:rsid w:val="00B27411"/>
    <w:rsid w:val="00B27BFE"/>
    <w:rsid w:val="00B27CFB"/>
    <w:rsid w:val="00B27D02"/>
    <w:rsid w:val="00B30818"/>
    <w:rsid w:val="00B311DB"/>
    <w:rsid w:val="00B31807"/>
    <w:rsid w:val="00B31E2F"/>
    <w:rsid w:val="00B31EF8"/>
    <w:rsid w:val="00B3280B"/>
    <w:rsid w:val="00B32D7C"/>
    <w:rsid w:val="00B33A83"/>
    <w:rsid w:val="00B33A94"/>
    <w:rsid w:val="00B33C7B"/>
    <w:rsid w:val="00B34B1D"/>
    <w:rsid w:val="00B352D3"/>
    <w:rsid w:val="00B354B4"/>
    <w:rsid w:val="00B3583B"/>
    <w:rsid w:val="00B3599F"/>
    <w:rsid w:val="00B35C2A"/>
    <w:rsid w:val="00B35ED3"/>
    <w:rsid w:val="00B360DF"/>
    <w:rsid w:val="00B36568"/>
    <w:rsid w:val="00B36CC5"/>
    <w:rsid w:val="00B36E2B"/>
    <w:rsid w:val="00B37305"/>
    <w:rsid w:val="00B37659"/>
    <w:rsid w:val="00B37CC1"/>
    <w:rsid w:val="00B37E28"/>
    <w:rsid w:val="00B37F10"/>
    <w:rsid w:val="00B400FA"/>
    <w:rsid w:val="00B402B5"/>
    <w:rsid w:val="00B405BD"/>
    <w:rsid w:val="00B40628"/>
    <w:rsid w:val="00B408B1"/>
    <w:rsid w:val="00B409D9"/>
    <w:rsid w:val="00B40E67"/>
    <w:rsid w:val="00B418F0"/>
    <w:rsid w:val="00B41BB9"/>
    <w:rsid w:val="00B41CFC"/>
    <w:rsid w:val="00B42156"/>
    <w:rsid w:val="00B42209"/>
    <w:rsid w:val="00B428BD"/>
    <w:rsid w:val="00B42DC7"/>
    <w:rsid w:val="00B4340E"/>
    <w:rsid w:val="00B4348B"/>
    <w:rsid w:val="00B436CB"/>
    <w:rsid w:val="00B437B4"/>
    <w:rsid w:val="00B4424E"/>
    <w:rsid w:val="00B444BA"/>
    <w:rsid w:val="00B444D0"/>
    <w:rsid w:val="00B44620"/>
    <w:rsid w:val="00B44AD2"/>
    <w:rsid w:val="00B44CF1"/>
    <w:rsid w:val="00B45395"/>
    <w:rsid w:val="00B4578F"/>
    <w:rsid w:val="00B457C5"/>
    <w:rsid w:val="00B4605C"/>
    <w:rsid w:val="00B467BA"/>
    <w:rsid w:val="00B469DF"/>
    <w:rsid w:val="00B46D2D"/>
    <w:rsid w:val="00B4762B"/>
    <w:rsid w:val="00B47A2D"/>
    <w:rsid w:val="00B5091B"/>
    <w:rsid w:val="00B50943"/>
    <w:rsid w:val="00B51079"/>
    <w:rsid w:val="00B52774"/>
    <w:rsid w:val="00B529EF"/>
    <w:rsid w:val="00B52E81"/>
    <w:rsid w:val="00B533BA"/>
    <w:rsid w:val="00B534BA"/>
    <w:rsid w:val="00B53C61"/>
    <w:rsid w:val="00B53FC1"/>
    <w:rsid w:val="00B5410A"/>
    <w:rsid w:val="00B5454C"/>
    <w:rsid w:val="00B54E32"/>
    <w:rsid w:val="00B54FC2"/>
    <w:rsid w:val="00B54FC7"/>
    <w:rsid w:val="00B55197"/>
    <w:rsid w:val="00B55D12"/>
    <w:rsid w:val="00B55D41"/>
    <w:rsid w:val="00B56A94"/>
    <w:rsid w:val="00B571F0"/>
    <w:rsid w:val="00B57DF1"/>
    <w:rsid w:val="00B60294"/>
    <w:rsid w:val="00B60B66"/>
    <w:rsid w:val="00B60BFD"/>
    <w:rsid w:val="00B612EF"/>
    <w:rsid w:val="00B6197C"/>
    <w:rsid w:val="00B61A07"/>
    <w:rsid w:val="00B623FE"/>
    <w:rsid w:val="00B6289A"/>
    <w:rsid w:val="00B629BB"/>
    <w:rsid w:val="00B62B52"/>
    <w:rsid w:val="00B62DEF"/>
    <w:rsid w:val="00B6347F"/>
    <w:rsid w:val="00B63677"/>
    <w:rsid w:val="00B6378A"/>
    <w:rsid w:val="00B63ABC"/>
    <w:rsid w:val="00B63F9B"/>
    <w:rsid w:val="00B64099"/>
    <w:rsid w:val="00B64796"/>
    <w:rsid w:val="00B64EC6"/>
    <w:rsid w:val="00B64F1B"/>
    <w:rsid w:val="00B650D7"/>
    <w:rsid w:val="00B6518D"/>
    <w:rsid w:val="00B6591D"/>
    <w:rsid w:val="00B65DE7"/>
    <w:rsid w:val="00B6600A"/>
    <w:rsid w:val="00B66386"/>
    <w:rsid w:val="00B664B1"/>
    <w:rsid w:val="00B66C64"/>
    <w:rsid w:val="00B677A5"/>
    <w:rsid w:val="00B678BE"/>
    <w:rsid w:val="00B67AA6"/>
    <w:rsid w:val="00B67C89"/>
    <w:rsid w:val="00B703C4"/>
    <w:rsid w:val="00B71210"/>
    <w:rsid w:val="00B713E4"/>
    <w:rsid w:val="00B71BE9"/>
    <w:rsid w:val="00B71F34"/>
    <w:rsid w:val="00B71FD2"/>
    <w:rsid w:val="00B72082"/>
    <w:rsid w:val="00B72194"/>
    <w:rsid w:val="00B72791"/>
    <w:rsid w:val="00B72B15"/>
    <w:rsid w:val="00B72B69"/>
    <w:rsid w:val="00B72B7F"/>
    <w:rsid w:val="00B733E7"/>
    <w:rsid w:val="00B7360C"/>
    <w:rsid w:val="00B73752"/>
    <w:rsid w:val="00B73F78"/>
    <w:rsid w:val="00B744FE"/>
    <w:rsid w:val="00B74715"/>
    <w:rsid w:val="00B7479B"/>
    <w:rsid w:val="00B74858"/>
    <w:rsid w:val="00B752C5"/>
    <w:rsid w:val="00B753A2"/>
    <w:rsid w:val="00B753FB"/>
    <w:rsid w:val="00B75DB5"/>
    <w:rsid w:val="00B76325"/>
    <w:rsid w:val="00B76968"/>
    <w:rsid w:val="00B771E6"/>
    <w:rsid w:val="00B77E25"/>
    <w:rsid w:val="00B77EC3"/>
    <w:rsid w:val="00B805DD"/>
    <w:rsid w:val="00B80736"/>
    <w:rsid w:val="00B807F8"/>
    <w:rsid w:val="00B80828"/>
    <w:rsid w:val="00B80E99"/>
    <w:rsid w:val="00B812EC"/>
    <w:rsid w:val="00B81D17"/>
    <w:rsid w:val="00B826F0"/>
    <w:rsid w:val="00B82938"/>
    <w:rsid w:val="00B829D8"/>
    <w:rsid w:val="00B832F8"/>
    <w:rsid w:val="00B83407"/>
    <w:rsid w:val="00B83706"/>
    <w:rsid w:val="00B843CD"/>
    <w:rsid w:val="00B84447"/>
    <w:rsid w:val="00B84503"/>
    <w:rsid w:val="00B84907"/>
    <w:rsid w:val="00B84912"/>
    <w:rsid w:val="00B84DBF"/>
    <w:rsid w:val="00B85072"/>
    <w:rsid w:val="00B85548"/>
    <w:rsid w:val="00B86088"/>
    <w:rsid w:val="00B86BD6"/>
    <w:rsid w:val="00B87079"/>
    <w:rsid w:val="00B90072"/>
    <w:rsid w:val="00B907D8"/>
    <w:rsid w:val="00B90989"/>
    <w:rsid w:val="00B910EE"/>
    <w:rsid w:val="00B915E7"/>
    <w:rsid w:val="00B91DB4"/>
    <w:rsid w:val="00B92731"/>
    <w:rsid w:val="00B92ADA"/>
    <w:rsid w:val="00B92D98"/>
    <w:rsid w:val="00B92DC2"/>
    <w:rsid w:val="00B937B4"/>
    <w:rsid w:val="00B93A6A"/>
    <w:rsid w:val="00B93AFF"/>
    <w:rsid w:val="00B93CB6"/>
    <w:rsid w:val="00B93F80"/>
    <w:rsid w:val="00B94A09"/>
    <w:rsid w:val="00B94D12"/>
    <w:rsid w:val="00B95773"/>
    <w:rsid w:val="00B958BE"/>
    <w:rsid w:val="00B95A11"/>
    <w:rsid w:val="00B95EEC"/>
    <w:rsid w:val="00B9620C"/>
    <w:rsid w:val="00B97399"/>
    <w:rsid w:val="00B97944"/>
    <w:rsid w:val="00B97BB9"/>
    <w:rsid w:val="00B97C77"/>
    <w:rsid w:val="00B97EB2"/>
    <w:rsid w:val="00BA025E"/>
    <w:rsid w:val="00BA03A0"/>
    <w:rsid w:val="00BA056B"/>
    <w:rsid w:val="00BA05AD"/>
    <w:rsid w:val="00BA0B5E"/>
    <w:rsid w:val="00BA11AD"/>
    <w:rsid w:val="00BA1201"/>
    <w:rsid w:val="00BA1309"/>
    <w:rsid w:val="00BA1602"/>
    <w:rsid w:val="00BA16DE"/>
    <w:rsid w:val="00BA17DE"/>
    <w:rsid w:val="00BA1BA3"/>
    <w:rsid w:val="00BA20E5"/>
    <w:rsid w:val="00BA26E0"/>
    <w:rsid w:val="00BA271C"/>
    <w:rsid w:val="00BA2DC8"/>
    <w:rsid w:val="00BA3110"/>
    <w:rsid w:val="00BA34A3"/>
    <w:rsid w:val="00BA3A81"/>
    <w:rsid w:val="00BA400D"/>
    <w:rsid w:val="00BA44D6"/>
    <w:rsid w:val="00BA4A35"/>
    <w:rsid w:val="00BA537B"/>
    <w:rsid w:val="00BA55A2"/>
    <w:rsid w:val="00BA5842"/>
    <w:rsid w:val="00BA5D65"/>
    <w:rsid w:val="00BA6088"/>
    <w:rsid w:val="00BA60C7"/>
    <w:rsid w:val="00BA6614"/>
    <w:rsid w:val="00BA6976"/>
    <w:rsid w:val="00BA69B7"/>
    <w:rsid w:val="00BA6D72"/>
    <w:rsid w:val="00BA6EC7"/>
    <w:rsid w:val="00BA7919"/>
    <w:rsid w:val="00BA7D87"/>
    <w:rsid w:val="00BB05D7"/>
    <w:rsid w:val="00BB0BAB"/>
    <w:rsid w:val="00BB0C2F"/>
    <w:rsid w:val="00BB0D7B"/>
    <w:rsid w:val="00BB0F9E"/>
    <w:rsid w:val="00BB11B9"/>
    <w:rsid w:val="00BB1413"/>
    <w:rsid w:val="00BB14E8"/>
    <w:rsid w:val="00BB170D"/>
    <w:rsid w:val="00BB1A0D"/>
    <w:rsid w:val="00BB1A78"/>
    <w:rsid w:val="00BB26A4"/>
    <w:rsid w:val="00BB2E81"/>
    <w:rsid w:val="00BB31B6"/>
    <w:rsid w:val="00BB46A4"/>
    <w:rsid w:val="00BB4877"/>
    <w:rsid w:val="00BB4B05"/>
    <w:rsid w:val="00BB4BA9"/>
    <w:rsid w:val="00BB4C62"/>
    <w:rsid w:val="00BB4F6E"/>
    <w:rsid w:val="00BB4FBF"/>
    <w:rsid w:val="00BB528A"/>
    <w:rsid w:val="00BB54AE"/>
    <w:rsid w:val="00BB5561"/>
    <w:rsid w:val="00BB5776"/>
    <w:rsid w:val="00BB6354"/>
    <w:rsid w:val="00BB6471"/>
    <w:rsid w:val="00BB6925"/>
    <w:rsid w:val="00BB7299"/>
    <w:rsid w:val="00BB7389"/>
    <w:rsid w:val="00BB7D4C"/>
    <w:rsid w:val="00BC0663"/>
    <w:rsid w:val="00BC06C3"/>
    <w:rsid w:val="00BC087A"/>
    <w:rsid w:val="00BC11B1"/>
    <w:rsid w:val="00BC1212"/>
    <w:rsid w:val="00BC1838"/>
    <w:rsid w:val="00BC1A60"/>
    <w:rsid w:val="00BC1BF9"/>
    <w:rsid w:val="00BC1CAD"/>
    <w:rsid w:val="00BC1FEA"/>
    <w:rsid w:val="00BC228A"/>
    <w:rsid w:val="00BC26E4"/>
    <w:rsid w:val="00BC276F"/>
    <w:rsid w:val="00BC2A4C"/>
    <w:rsid w:val="00BC2AC7"/>
    <w:rsid w:val="00BC2FF2"/>
    <w:rsid w:val="00BC30FA"/>
    <w:rsid w:val="00BC34FC"/>
    <w:rsid w:val="00BC37CE"/>
    <w:rsid w:val="00BC3B26"/>
    <w:rsid w:val="00BC3C01"/>
    <w:rsid w:val="00BC3FBA"/>
    <w:rsid w:val="00BC4257"/>
    <w:rsid w:val="00BC4297"/>
    <w:rsid w:val="00BC4B98"/>
    <w:rsid w:val="00BC4DDC"/>
    <w:rsid w:val="00BC4FC1"/>
    <w:rsid w:val="00BC5016"/>
    <w:rsid w:val="00BC58B1"/>
    <w:rsid w:val="00BC5AB6"/>
    <w:rsid w:val="00BC5C18"/>
    <w:rsid w:val="00BC6726"/>
    <w:rsid w:val="00BC6C35"/>
    <w:rsid w:val="00BC6C46"/>
    <w:rsid w:val="00BC6DE7"/>
    <w:rsid w:val="00BC724D"/>
    <w:rsid w:val="00BC73E4"/>
    <w:rsid w:val="00BC78F4"/>
    <w:rsid w:val="00BC7CF0"/>
    <w:rsid w:val="00BC7D64"/>
    <w:rsid w:val="00BD025F"/>
    <w:rsid w:val="00BD0346"/>
    <w:rsid w:val="00BD0386"/>
    <w:rsid w:val="00BD0773"/>
    <w:rsid w:val="00BD07F2"/>
    <w:rsid w:val="00BD0B21"/>
    <w:rsid w:val="00BD129C"/>
    <w:rsid w:val="00BD131B"/>
    <w:rsid w:val="00BD1E92"/>
    <w:rsid w:val="00BD2026"/>
    <w:rsid w:val="00BD2236"/>
    <w:rsid w:val="00BD2297"/>
    <w:rsid w:val="00BD2C1A"/>
    <w:rsid w:val="00BD2F5A"/>
    <w:rsid w:val="00BD3540"/>
    <w:rsid w:val="00BD3579"/>
    <w:rsid w:val="00BD380A"/>
    <w:rsid w:val="00BD3811"/>
    <w:rsid w:val="00BD3A56"/>
    <w:rsid w:val="00BD4118"/>
    <w:rsid w:val="00BD58A0"/>
    <w:rsid w:val="00BD5A0B"/>
    <w:rsid w:val="00BD5AF7"/>
    <w:rsid w:val="00BD5E34"/>
    <w:rsid w:val="00BD5E56"/>
    <w:rsid w:val="00BD64EB"/>
    <w:rsid w:val="00BD6624"/>
    <w:rsid w:val="00BD703F"/>
    <w:rsid w:val="00BD70A5"/>
    <w:rsid w:val="00BD71D6"/>
    <w:rsid w:val="00BD7A6D"/>
    <w:rsid w:val="00BD7AD2"/>
    <w:rsid w:val="00BE07E6"/>
    <w:rsid w:val="00BE0A8F"/>
    <w:rsid w:val="00BE0E1E"/>
    <w:rsid w:val="00BE111F"/>
    <w:rsid w:val="00BE12CD"/>
    <w:rsid w:val="00BE17E8"/>
    <w:rsid w:val="00BE26F6"/>
    <w:rsid w:val="00BE2C96"/>
    <w:rsid w:val="00BE2DCB"/>
    <w:rsid w:val="00BE35E1"/>
    <w:rsid w:val="00BE37FE"/>
    <w:rsid w:val="00BE3A84"/>
    <w:rsid w:val="00BE3C29"/>
    <w:rsid w:val="00BE3D2D"/>
    <w:rsid w:val="00BE49B1"/>
    <w:rsid w:val="00BE4BEF"/>
    <w:rsid w:val="00BE4DD0"/>
    <w:rsid w:val="00BE4F8A"/>
    <w:rsid w:val="00BE5156"/>
    <w:rsid w:val="00BE52C6"/>
    <w:rsid w:val="00BE554D"/>
    <w:rsid w:val="00BE5E31"/>
    <w:rsid w:val="00BE6299"/>
    <w:rsid w:val="00BE6488"/>
    <w:rsid w:val="00BE650A"/>
    <w:rsid w:val="00BE67CB"/>
    <w:rsid w:val="00BE727B"/>
    <w:rsid w:val="00BE731C"/>
    <w:rsid w:val="00BE7485"/>
    <w:rsid w:val="00BE7729"/>
    <w:rsid w:val="00BF00E2"/>
    <w:rsid w:val="00BF0499"/>
    <w:rsid w:val="00BF066C"/>
    <w:rsid w:val="00BF0AF4"/>
    <w:rsid w:val="00BF0E50"/>
    <w:rsid w:val="00BF13AB"/>
    <w:rsid w:val="00BF1872"/>
    <w:rsid w:val="00BF1C2C"/>
    <w:rsid w:val="00BF1CA2"/>
    <w:rsid w:val="00BF22D2"/>
    <w:rsid w:val="00BF27B2"/>
    <w:rsid w:val="00BF2CEA"/>
    <w:rsid w:val="00BF2D14"/>
    <w:rsid w:val="00BF2DAE"/>
    <w:rsid w:val="00BF3054"/>
    <w:rsid w:val="00BF3210"/>
    <w:rsid w:val="00BF3332"/>
    <w:rsid w:val="00BF3765"/>
    <w:rsid w:val="00BF382E"/>
    <w:rsid w:val="00BF3938"/>
    <w:rsid w:val="00BF481B"/>
    <w:rsid w:val="00BF52F2"/>
    <w:rsid w:val="00BF540A"/>
    <w:rsid w:val="00BF56EC"/>
    <w:rsid w:val="00BF6502"/>
    <w:rsid w:val="00BF6D3F"/>
    <w:rsid w:val="00BF6EEA"/>
    <w:rsid w:val="00BF6F72"/>
    <w:rsid w:val="00BF7163"/>
    <w:rsid w:val="00BF741C"/>
    <w:rsid w:val="00BF7531"/>
    <w:rsid w:val="00BF7A44"/>
    <w:rsid w:val="00BF7F4E"/>
    <w:rsid w:val="00C00020"/>
    <w:rsid w:val="00C000A1"/>
    <w:rsid w:val="00C00269"/>
    <w:rsid w:val="00C006C3"/>
    <w:rsid w:val="00C00839"/>
    <w:rsid w:val="00C01655"/>
    <w:rsid w:val="00C0179D"/>
    <w:rsid w:val="00C01A4C"/>
    <w:rsid w:val="00C01D7E"/>
    <w:rsid w:val="00C021E0"/>
    <w:rsid w:val="00C027D7"/>
    <w:rsid w:val="00C02E05"/>
    <w:rsid w:val="00C02E5C"/>
    <w:rsid w:val="00C0340C"/>
    <w:rsid w:val="00C03741"/>
    <w:rsid w:val="00C03D7F"/>
    <w:rsid w:val="00C042F3"/>
    <w:rsid w:val="00C04D29"/>
    <w:rsid w:val="00C0537F"/>
    <w:rsid w:val="00C057B1"/>
    <w:rsid w:val="00C058AF"/>
    <w:rsid w:val="00C058C8"/>
    <w:rsid w:val="00C06336"/>
    <w:rsid w:val="00C06664"/>
    <w:rsid w:val="00C0698A"/>
    <w:rsid w:val="00C0720D"/>
    <w:rsid w:val="00C07408"/>
    <w:rsid w:val="00C075E9"/>
    <w:rsid w:val="00C076E9"/>
    <w:rsid w:val="00C078EA"/>
    <w:rsid w:val="00C07BBE"/>
    <w:rsid w:val="00C07EC5"/>
    <w:rsid w:val="00C1000E"/>
    <w:rsid w:val="00C101F6"/>
    <w:rsid w:val="00C1157A"/>
    <w:rsid w:val="00C1184F"/>
    <w:rsid w:val="00C11894"/>
    <w:rsid w:val="00C118F0"/>
    <w:rsid w:val="00C11B39"/>
    <w:rsid w:val="00C11DAA"/>
    <w:rsid w:val="00C11DE8"/>
    <w:rsid w:val="00C11E1C"/>
    <w:rsid w:val="00C1236C"/>
    <w:rsid w:val="00C12727"/>
    <w:rsid w:val="00C12AC7"/>
    <w:rsid w:val="00C131F1"/>
    <w:rsid w:val="00C13238"/>
    <w:rsid w:val="00C138BB"/>
    <w:rsid w:val="00C13C0A"/>
    <w:rsid w:val="00C13EA2"/>
    <w:rsid w:val="00C1406C"/>
    <w:rsid w:val="00C1486D"/>
    <w:rsid w:val="00C1488E"/>
    <w:rsid w:val="00C1491E"/>
    <w:rsid w:val="00C14BE6"/>
    <w:rsid w:val="00C14C08"/>
    <w:rsid w:val="00C14D4E"/>
    <w:rsid w:val="00C14E96"/>
    <w:rsid w:val="00C1529F"/>
    <w:rsid w:val="00C15765"/>
    <w:rsid w:val="00C15B29"/>
    <w:rsid w:val="00C16684"/>
    <w:rsid w:val="00C16880"/>
    <w:rsid w:val="00C170AC"/>
    <w:rsid w:val="00C1739D"/>
    <w:rsid w:val="00C17F9B"/>
    <w:rsid w:val="00C20628"/>
    <w:rsid w:val="00C20653"/>
    <w:rsid w:val="00C20807"/>
    <w:rsid w:val="00C209EB"/>
    <w:rsid w:val="00C20E66"/>
    <w:rsid w:val="00C20ED5"/>
    <w:rsid w:val="00C20F52"/>
    <w:rsid w:val="00C21033"/>
    <w:rsid w:val="00C211FF"/>
    <w:rsid w:val="00C21420"/>
    <w:rsid w:val="00C2176F"/>
    <w:rsid w:val="00C21AEC"/>
    <w:rsid w:val="00C21CBD"/>
    <w:rsid w:val="00C21F31"/>
    <w:rsid w:val="00C21FE5"/>
    <w:rsid w:val="00C22407"/>
    <w:rsid w:val="00C2335F"/>
    <w:rsid w:val="00C23BEF"/>
    <w:rsid w:val="00C23F05"/>
    <w:rsid w:val="00C2482D"/>
    <w:rsid w:val="00C24D87"/>
    <w:rsid w:val="00C24DDA"/>
    <w:rsid w:val="00C24E51"/>
    <w:rsid w:val="00C25181"/>
    <w:rsid w:val="00C253E7"/>
    <w:rsid w:val="00C2566B"/>
    <w:rsid w:val="00C25D96"/>
    <w:rsid w:val="00C2686B"/>
    <w:rsid w:val="00C26AFB"/>
    <w:rsid w:val="00C27B70"/>
    <w:rsid w:val="00C3049F"/>
    <w:rsid w:val="00C307E5"/>
    <w:rsid w:val="00C30D66"/>
    <w:rsid w:val="00C3147A"/>
    <w:rsid w:val="00C3160F"/>
    <w:rsid w:val="00C31977"/>
    <w:rsid w:val="00C31DB0"/>
    <w:rsid w:val="00C31DBE"/>
    <w:rsid w:val="00C31DF4"/>
    <w:rsid w:val="00C31EBC"/>
    <w:rsid w:val="00C31F9F"/>
    <w:rsid w:val="00C321AF"/>
    <w:rsid w:val="00C33144"/>
    <w:rsid w:val="00C33BAD"/>
    <w:rsid w:val="00C33BD2"/>
    <w:rsid w:val="00C341AB"/>
    <w:rsid w:val="00C34E9E"/>
    <w:rsid w:val="00C35121"/>
    <w:rsid w:val="00C35750"/>
    <w:rsid w:val="00C359CA"/>
    <w:rsid w:val="00C35A02"/>
    <w:rsid w:val="00C36BD1"/>
    <w:rsid w:val="00C3735E"/>
    <w:rsid w:val="00C377D1"/>
    <w:rsid w:val="00C3789E"/>
    <w:rsid w:val="00C37D38"/>
    <w:rsid w:val="00C40018"/>
    <w:rsid w:val="00C406E2"/>
    <w:rsid w:val="00C40906"/>
    <w:rsid w:val="00C40C8F"/>
    <w:rsid w:val="00C40D59"/>
    <w:rsid w:val="00C41297"/>
    <w:rsid w:val="00C4163D"/>
    <w:rsid w:val="00C41CCC"/>
    <w:rsid w:val="00C42112"/>
    <w:rsid w:val="00C421C6"/>
    <w:rsid w:val="00C42C15"/>
    <w:rsid w:val="00C43BAC"/>
    <w:rsid w:val="00C43E70"/>
    <w:rsid w:val="00C43E76"/>
    <w:rsid w:val="00C440C8"/>
    <w:rsid w:val="00C44236"/>
    <w:rsid w:val="00C444A8"/>
    <w:rsid w:val="00C447AF"/>
    <w:rsid w:val="00C449B3"/>
    <w:rsid w:val="00C44EF7"/>
    <w:rsid w:val="00C4507B"/>
    <w:rsid w:val="00C45432"/>
    <w:rsid w:val="00C4586A"/>
    <w:rsid w:val="00C45871"/>
    <w:rsid w:val="00C45C90"/>
    <w:rsid w:val="00C46007"/>
    <w:rsid w:val="00C46EB6"/>
    <w:rsid w:val="00C46F5C"/>
    <w:rsid w:val="00C473E7"/>
    <w:rsid w:val="00C47485"/>
    <w:rsid w:val="00C47900"/>
    <w:rsid w:val="00C47E0A"/>
    <w:rsid w:val="00C47ED7"/>
    <w:rsid w:val="00C50AC9"/>
    <w:rsid w:val="00C5119B"/>
    <w:rsid w:val="00C517CE"/>
    <w:rsid w:val="00C51AB3"/>
    <w:rsid w:val="00C51F46"/>
    <w:rsid w:val="00C52112"/>
    <w:rsid w:val="00C523FF"/>
    <w:rsid w:val="00C5249D"/>
    <w:rsid w:val="00C52778"/>
    <w:rsid w:val="00C52D98"/>
    <w:rsid w:val="00C52E3F"/>
    <w:rsid w:val="00C5318B"/>
    <w:rsid w:val="00C53581"/>
    <w:rsid w:val="00C53606"/>
    <w:rsid w:val="00C53667"/>
    <w:rsid w:val="00C53B48"/>
    <w:rsid w:val="00C53C52"/>
    <w:rsid w:val="00C540AD"/>
    <w:rsid w:val="00C542D5"/>
    <w:rsid w:val="00C5470C"/>
    <w:rsid w:val="00C54AB5"/>
    <w:rsid w:val="00C54B41"/>
    <w:rsid w:val="00C556A7"/>
    <w:rsid w:val="00C56405"/>
    <w:rsid w:val="00C56533"/>
    <w:rsid w:val="00C56873"/>
    <w:rsid w:val="00C56B8A"/>
    <w:rsid w:val="00C56C53"/>
    <w:rsid w:val="00C56C8A"/>
    <w:rsid w:val="00C56DDF"/>
    <w:rsid w:val="00C56E64"/>
    <w:rsid w:val="00C57066"/>
    <w:rsid w:val="00C57147"/>
    <w:rsid w:val="00C571DA"/>
    <w:rsid w:val="00C6001E"/>
    <w:rsid w:val="00C60227"/>
    <w:rsid w:val="00C60998"/>
    <w:rsid w:val="00C60C4C"/>
    <w:rsid w:val="00C611AB"/>
    <w:rsid w:val="00C611BA"/>
    <w:rsid w:val="00C617B0"/>
    <w:rsid w:val="00C61C3B"/>
    <w:rsid w:val="00C623BA"/>
    <w:rsid w:val="00C627F3"/>
    <w:rsid w:val="00C628F3"/>
    <w:rsid w:val="00C62C11"/>
    <w:rsid w:val="00C637B5"/>
    <w:rsid w:val="00C63828"/>
    <w:rsid w:val="00C63AAD"/>
    <w:rsid w:val="00C63B9B"/>
    <w:rsid w:val="00C63F6A"/>
    <w:rsid w:val="00C63FF5"/>
    <w:rsid w:val="00C64A5C"/>
    <w:rsid w:val="00C64F55"/>
    <w:rsid w:val="00C654F6"/>
    <w:rsid w:val="00C658BA"/>
    <w:rsid w:val="00C658FE"/>
    <w:rsid w:val="00C65D3C"/>
    <w:rsid w:val="00C6623F"/>
    <w:rsid w:val="00C665D8"/>
    <w:rsid w:val="00C66F5E"/>
    <w:rsid w:val="00C670F3"/>
    <w:rsid w:val="00C673F3"/>
    <w:rsid w:val="00C6787D"/>
    <w:rsid w:val="00C67EE4"/>
    <w:rsid w:val="00C701A5"/>
    <w:rsid w:val="00C70425"/>
    <w:rsid w:val="00C70689"/>
    <w:rsid w:val="00C70779"/>
    <w:rsid w:val="00C70FB5"/>
    <w:rsid w:val="00C7138F"/>
    <w:rsid w:val="00C71775"/>
    <w:rsid w:val="00C718EC"/>
    <w:rsid w:val="00C71928"/>
    <w:rsid w:val="00C71CF6"/>
    <w:rsid w:val="00C7239B"/>
    <w:rsid w:val="00C737BD"/>
    <w:rsid w:val="00C73B03"/>
    <w:rsid w:val="00C742E7"/>
    <w:rsid w:val="00C7437F"/>
    <w:rsid w:val="00C74754"/>
    <w:rsid w:val="00C74F75"/>
    <w:rsid w:val="00C751FC"/>
    <w:rsid w:val="00C7541F"/>
    <w:rsid w:val="00C7572F"/>
    <w:rsid w:val="00C75BB8"/>
    <w:rsid w:val="00C767E1"/>
    <w:rsid w:val="00C76B8F"/>
    <w:rsid w:val="00C76D2B"/>
    <w:rsid w:val="00C76F5B"/>
    <w:rsid w:val="00C77183"/>
    <w:rsid w:val="00C77893"/>
    <w:rsid w:val="00C77E11"/>
    <w:rsid w:val="00C80225"/>
    <w:rsid w:val="00C8043A"/>
    <w:rsid w:val="00C8077C"/>
    <w:rsid w:val="00C80D2F"/>
    <w:rsid w:val="00C80DDE"/>
    <w:rsid w:val="00C81179"/>
    <w:rsid w:val="00C81504"/>
    <w:rsid w:val="00C81CB1"/>
    <w:rsid w:val="00C81DCB"/>
    <w:rsid w:val="00C81E87"/>
    <w:rsid w:val="00C81F63"/>
    <w:rsid w:val="00C81FED"/>
    <w:rsid w:val="00C823C1"/>
    <w:rsid w:val="00C8302A"/>
    <w:rsid w:val="00C831B1"/>
    <w:rsid w:val="00C834A4"/>
    <w:rsid w:val="00C835EB"/>
    <w:rsid w:val="00C83B85"/>
    <w:rsid w:val="00C83C25"/>
    <w:rsid w:val="00C83E44"/>
    <w:rsid w:val="00C84098"/>
    <w:rsid w:val="00C840FB"/>
    <w:rsid w:val="00C84B3B"/>
    <w:rsid w:val="00C84F4F"/>
    <w:rsid w:val="00C8551A"/>
    <w:rsid w:val="00C85844"/>
    <w:rsid w:val="00C86B80"/>
    <w:rsid w:val="00C86DD9"/>
    <w:rsid w:val="00C86ECB"/>
    <w:rsid w:val="00C875FA"/>
    <w:rsid w:val="00C87714"/>
    <w:rsid w:val="00C9001F"/>
    <w:rsid w:val="00C90478"/>
    <w:rsid w:val="00C907EE"/>
    <w:rsid w:val="00C9087C"/>
    <w:rsid w:val="00C90A73"/>
    <w:rsid w:val="00C911D7"/>
    <w:rsid w:val="00C9130B"/>
    <w:rsid w:val="00C91C4A"/>
    <w:rsid w:val="00C9233D"/>
    <w:rsid w:val="00C92958"/>
    <w:rsid w:val="00C92A99"/>
    <w:rsid w:val="00C92DC9"/>
    <w:rsid w:val="00C92FF7"/>
    <w:rsid w:val="00C9388C"/>
    <w:rsid w:val="00C93EB4"/>
    <w:rsid w:val="00C94397"/>
    <w:rsid w:val="00C9449E"/>
    <w:rsid w:val="00C94A89"/>
    <w:rsid w:val="00C956AD"/>
    <w:rsid w:val="00C9583D"/>
    <w:rsid w:val="00C95FEB"/>
    <w:rsid w:val="00C969B7"/>
    <w:rsid w:val="00C97288"/>
    <w:rsid w:val="00C973D0"/>
    <w:rsid w:val="00C97500"/>
    <w:rsid w:val="00C9797D"/>
    <w:rsid w:val="00C97C69"/>
    <w:rsid w:val="00CA08E4"/>
    <w:rsid w:val="00CA0B4A"/>
    <w:rsid w:val="00CA0C8E"/>
    <w:rsid w:val="00CA1527"/>
    <w:rsid w:val="00CA20B9"/>
    <w:rsid w:val="00CA27D0"/>
    <w:rsid w:val="00CA2A6B"/>
    <w:rsid w:val="00CA33A8"/>
    <w:rsid w:val="00CA35C0"/>
    <w:rsid w:val="00CA3707"/>
    <w:rsid w:val="00CA3D76"/>
    <w:rsid w:val="00CA3DA2"/>
    <w:rsid w:val="00CA3DD8"/>
    <w:rsid w:val="00CA4903"/>
    <w:rsid w:val="00CA5355"/>
    <w:rsid w:val="00CA59B4"/>
    <w:rsid w:val="00CA5F44"/>
    <w:rsid w:val="00CA6FEA"/>
    <w:rsid w:val="00CA7041"/>
    <w:rsid w:val="00CA7879"/>
    <w:rsid w:val="00CA7F57"/>
    <w:rsid w:val="00CB017C"/>
    <w:rsid w:val="00CB03F3"/>
    <w:rsid w:val="00CB091C"/>
    <w:rsid w:val="00CB0C0A"/>
    <w:rsid w:val="00CB0EC1"/>
    <w:rsid w:val="00CB1482"/>
    <w:rsid w:val="00CB171E"/>
    <w:rsid w:val="00CB1B0C"/>
    <w:rsid w:val="00CB1BA5"/>
    <w:rsid w:val="00CB1CA7"/>
    <w:rsid w:val="00CB1F2C"/>
    <w:rsid w:val="00CB22FB"/>
    <w:rsid w:val="00CB252F"/>
    <w:rsid w:val="00CB2600"/>
    <w:rsid w:val="00CB2762"/>
    <w:rsid w:val="00CB278F"/>
    <w:rsid w:val="00CB2832"/>
    <w:rsid w:val="00CB2D80"/>
    <w:rsid w:val="00CB30DA"/>
    <w:rsid w:val="00CB3B66"/>
    <w:rsid w:val="00CB3E52"/>
    <w:rsid w:val="00CB45C6"/>
    <w:rsid w:val="00CB4717"/>
    <w:rsid w:val="00CB4786"/>
    <w:rsid w:val="00CB480B"/>
    <w:rsid w:val="00CB4A3F"/>
    <w:rsid w:val="00CB4F30"/>
    <w:rsid w:val="00CB5120"/>
    <w:rsid w:val="00CB543B"/>
    <w:rsid w:val="00CB5940"/>
    <w:rsid w:val="00CB5E1F"/>
    <w:rsid w:val="00CB602F"/>
    <w:rsid w:val="00CB6B69"/>
    <w:rsid w:val="00CB6F03"/>
    <w:rsid w:val="00CB6FD8"/>
    <w:rsid w:val="00CB7C39"/>
    <w:rsid w:val="00CB7E81"/>
    <w:rsid w:val="00CC1E98"/>
    <w:rsid w:val="00CC20BA"/>
    <w:rsid w:val="00CC22C8"/>
    <w:rsid w:val="00CC3B29"/>
    <w:rsid w:val="00CC3FD1"/>
    <w:rsid w:val="00CC41A4"/>
    <w:rsid w:val="00CC4223"/>
    <w:rsid w:val="00CC4226"/>
    <w:rsid w:val="00CC43D8"/>
    <w:rsid w:val="00CC44FA"/>
    <w:rsid w:val="00CC51F9"/>
    <w:rsid w:val="00CC54C5"/>
    <w:rsid w:val="00CC5E54"/>
    <w:rsid w:val="00CC5F16"/>
    <w:rsid w:val="00CC60B1"/>
    <w:rsid w:val="00CC614C"/>
    <w:rsid w:val="00CC6D5D"/>
    <w:rsid w:val="00CC710E"/>
    <w:rsid w:val="00CC7440"/>
    <w:rsid w:val="00CC77B1"/>
    <w:rsid w:val="00CC7BB5"/>
    <w:rsid w:val="00CD118D"/>
    <w:rsid w:val="00CD11DE"/>
    <w:rsid w:val="00CD1C20"/>
    <w:rsid w:val="00CD21BC"/>
    <w:rsid w:val="00CD313E"/>
    <w:rsid w:val="00CD35C8"/>
    <w:rsid w:val="00CD3794"/>
    <w:rsid w:val="00CD4054"/>
    <w:rsid w:val="00CD40E4"/>
    <w:rsid w:val="00CD5098"/>
    <w:rsid w:val="00CD5331"/>
    <w:rsid w:val="00CD5A01"/>
    <w:rsid w:val="00CD6832"/>
    <w:rsid w:val="00CD7505"/>
    <w:rsid w:val="00CE002C"/>
    <w:rsid w:val="00CE0067"/>
    <w:rsid w:val="00CE0B58"/>
    <w:rsid w:val="00CE174B"/>
    <w:rsid w:val="00CE1B05"/>
    <w:rsid w:val="00CE1D9D"/>
    <w:rsid w:val="00CE2105"/>
    <w:rsid w:val="00CE26E0"/>
    <w:rsid w:val="00CE2EE8"/>
    <w:rsid w:val="00CE33C3"/>
    <w:rsid w:val="00CE3CDA"/>
    <w:rsid w:val="00CE4152"/>
    <w:rsid w:val="00CE41CD"/>
    <w:rsid w:val="00CE4381"/>
    <w:rsid w:val="00CE4AAC"/>
    <w:rsid w:val="00CE4E09"/>
    <w:rsid w:val="00CE4E8F"/>
    <w:rsid w:val="00CE55C0"/>
    <w:rsid w:val="00CE6377"/>
    <w:rsid w:val="00CE6D1D"/>
    <w:rsid w:val="00CE6F7E"/>
    <w:rsid w:val="00CE7298"/>
    <w:rsid w:val="00CE74D9"/>
    <w:rsid w:val="00CE769B"/>
    <w:rsid w:val="00CE76AD"/>
    <w:rsid w:val="00CF0467"/>
    <w:rsid w:val="00CF0559"/>
    <w:rsid w:val="00CF0970"/>
    <w:rsid w:val="00CF09CA"/>
    <w:rsid w:val="00CF0B52"/>
    <w:rsid w:val="00CF0BA8"/>
    <w:rsid w:val="00CF0EDE"/>
    <w:rsid w:val="00CF118D"/>
    <w:rsid w:val="00CF1774"/>
    <w:rsid w:val="00CF18D6"/>
    <w:rsid w:val="00CF1CB0"/>
    <w:rsid w:val="00CF2465"/>
    <w:rsid w:val="00CF293B"/>
    <w:rsid w:val="00CF341A"/>
    <w:rsid w:val="00CF3B0C"/>
    <w:rsid w:val="00CF4982"/>
    <w:rsid w:val="00CF534A"/>
    <w:rsid w:val="00CF5381"/>
    <w:rsid w:val="00CF585D"/>
    <w:rsid w:val="00CF5A25"/>
    <w:rsid w:val="00CF5A46"/>
    <w:rsid w:val="00CF5A60"/>
    <w:rsid w:val="00CF5E94"/>
    <w:rsid w:val="00CF6238"/>
    <w:rsid w:val="00CF6866"/>
    <w:rsid w:val="00CF6BC5"/>
    <w:rsid w:val="00CF6C5C"/>
    <w:rsid w:val="00CF6F8E"/>
    <w:rsid w:val="00CF7127"/>
    <w:rsid w:val="00CF75DE"/>
    <w:rsid w:val="00CF76AA"/>
    <w:rsid w:val="00CF7768"/>
    <w:rsid w:val="00CF799E"/>
    <w:rsid w:val="00D007D4"/>
    <w:rsid w:val="00D00A10"/>
    <w:rsid w:val="00D00A35"/>
    <w:rsid w:val="00D00AB3"/>
    <w:rsid w:val="00D00CE9"/>
    <w:rsid w:val="00D01722"/>
    <w:rsid w:val="00D01758"/>
    <w:rsid w:val="00D01811"/>
    <w:rsid w:val="00D01B04"/>
    <w:rsid w:val="00D01C1A"/>
    <w:rsid w:val="00D022BC"/>
    <w:rsid w:val="00D02427"/>
    <w:rsid w:val="00D02745"/>
    <w:rsid w:val="00D02933"/>
    <w:rsid w:val="00D02F1C"/>
    <w:rsid w:val="00D03181"/>
    <w:rsid w:val="00D033A2"/>
    <w:rsid w:val="00D035EB"/>
    <w:rsid w:val="00D03999"/>
    <w:rsid w:val="00D03AE9"/>
    <w:rsid w:val="00D03C7E"/>
    <w:rsid w:val="00D04D2C"/>
    <w:rsid w:val="00D050C1"/>
    <w:rsid w:val="00D0567A"/>
    <w:rsid w:val="00D059E2"/>
    <w:rsid w:val="00D05F01"/>
    <w:rsid w:val="00D05F97"/>
    <w:rsid w:val="00D0629F"/>
    <w:rsid w:val="00D0674A"/>
    <w:rsid w:val="00D07174"/>
    <w:rsid w:val="00D072D8"/>
    <w:rsid w:val="00D0773D"/>
    <w:rsid w:val="00D07B0E"/>
    <w:rsid w:val="00D10086"/>
    <w:rsid w:val="00D1010C"/>
    <w:rsid w:val="00D10176"/>
    <w:rsid w:val="00D1089D"/>
    <w:rsid w:val="00D10CBB"/>
    <w:rsid w:val="00D112CE"/>
    <w:rsid w:val="00D11344"/>
    <w:rsid w:val="00D11D53"/>
    <w:rsid w:val="00D12112"/>
    <w:rsid w:val="00D13069"/>
    <w:rsid w:val="00D1309B"/>
    <w:rsid w:val="00D1314E"/>
    <w:rsid w:val="00D13AEF"/>
    <w:rsid w:val="00D13D8B"/>
    <w:rsid w:val="00D13EBD"/>
    <w:rsid w:val="00D14370"/>
    <w:rsid w:val="00D143CF"/>
    <w:rsid w:val="00D14592"/>
    <w:rsid w:val="00D14622"/>
    <w:rsid w:val="00D15152"/>
    <w:rsid w:val="00D1547A"/>
    <w:rsid w:val="00D15D72"/>
    <w:rsid w:val="00D16081"/>
    <w:rsid w:val="00D162AF"/>
    <w:rsid w:val="00D166B6"/>
    <w:rsid w:val="00D173BB"/>
    <w:rsid w:val="00D17438"/>
    <w:rsid w:val="00D17700"/>
    <w:rsid w:val="00D17932"/>
    <w:rsid w:val="00D17EEB"/>
    <w:rsid w:val="00D17F80"/>
    <w:rsid w:val="00D20873"/>
    <w:rsid w:val="00D20B35"/>
    <w:rsid w:val="00D2133E"/>
    <w:rsid w:val="00D213AE"/>
    <w:rsid w:val="00D21919"/>
    <w:rsid w:val="00D219D1"/>
    <w:rsid w:val="00D21B12"/>
    <w:rsid w:val="00D21F91"/>
    <w:rsid w:val="00D221D5"/>
    <w:rsid w:val="00D221DD"/>
    <w:rsid w:val="00D224E4"/>
    <w:rsid w:val="00D22867"/>
    <w:rsid w:val="00D228B4"/>
    <w:rsid w:val="00D22D84"/>
    <w:rsid w:val="00D22DB1"/>
    <w:rsid w:val="00D23B91"/>
    <w:rsid w:val="00D243C5"/>
    <w:rsid w:val="00D2486D"/>
    <w:rsid w:val="00D25029"/>
    <w:rsid w:val="00D2503E"/>
    <w:rsid w:val="00D250B8"/>
    <w:rsid w:val="00D255D3"/>
    <w:rsid w:val="00D26207"/>
    <w:rsid w:val="00D264AA"/>
    <w:rsid w:val="00D265C2"/>
    <w:rsid w:val="00D26806"/>
    <w:rsid w:val="00D26D75"/>
    <w:rsid w:val="00D271D4"/>
    <w:rsid w:val="00D27213"/>
    <w:rsid w:val="00D27364"/>
    <w:rsid w:val="00D27574"/>
    <w:rsid w:val="00D27DD0"/>
    <w:rsid w:val="00D302BD"/>
    <w:rsid w:val="00D30497"/>
    <w:rsid w:val="00D3063F"/>
    <w:rsid w:val="00D3106F"/>
    <w:rsid w:val="00D310BA"/>
    <w:rsid w:val="00D313A7"/>
    <w:rsid w:val="00D316D1"/>
    <w:rsid w:val="00D3191C"/>
    <w:rsid w:val="00D31F2A"/>
    <w:rsid w:val="00D31F83"/>
    <w:rsid w:val="00D32123"/>
    <w:rsid w:val="00D323AE"/>
    <w:rsid w:val="00D3301A"/>
    <w:rsid w:val="00D330D3"/>
    <w:rsid w:val="00D348D7"/>
    <w:rsid w:val="00D35027"/>
    <w:rsid w:val="00D35118"/>
    <w:rsid w:val="00D3573E"/>
    <w:rsid w:val="00D35A8A"/>
    <w:rsid w:val="00D362E1"/>
    <w:rsid w:val="00D3659A"/>
    <w:rsid w:val="00D36D84"/>
    <w:rsid w:val="00D36FFB"/>
    <w:rsid w:val="00D371B3"/>
    <w:rsid w:val="00D375A0"/>
    <w:rsid w:val="00D37C7D"/>
    <w:rsid w:val="00D40184"/>
    <w:rsid w:val="00D40ACA"/>
    <w:rsid w:val="00D40BB5"/>
    <w:rsid w:val="00D4149B"/>
    <w:rsid w:val="00D4154E"/>
    <w:rsid w:val="00D415A5"/>
    <w:rsid w:val="00D41B1D"/>
    <w:rsid w:val="00D41FCC"/>
    <w:rsid w:val="00D42983"/>
    <w:rsid w:val="00D42DFA"/>
    <w:rsid w:val="00D42F03"/>
    <w:rsid w:val="00D42F1A"/>
    <w:rsid w:val="00D43737"/>
    <w:rsid w:val="00D43804"/>
    <w:rsid w:val="00D43847"/>
    <w:rsid w:val="00D43AA9"/>
    <w:rsid w:val="00D43BFE"/>
    <w:rsid w:val="00D43D76"/>
    <w:rsid w:val="00D4449B"/>
    <w:rsid w:val="00D4499D"/>
    <w:rsid w:val="00D44BAD"/>
    <w:rsid w:val="00D44CE5"/>
    <w:rsid w:val="00D44E55"/>
    <w:rsid w:val="00D44E68"/>
    <w:rsid w:val="00D45151"/>
    <w:rsid w:val="00D4538F"/>
    <w:rsid w:val="00D45A33"/>
    <w:rsid w:val="00D45C88"/>
    <w:rsid w:val="00D45E04"/>
    <w:rsid w:val="00D45F68"/>
    <w:rsid w:val="00D45FF2"/>
    <w:rsid w:val="00D45FF9"/>
    <w:rsid w:val="00D4666F"/>
    <w:rsid w:val="00D46EC1"/>
    <w:rsid w:val="00D470D3"/>
    <w:rsid w:val="00D47A9A"/>
    <w:rsid w:val="00D502C2"/>
    <w:rsid w:val="00D505D1"/>
    <w:rsid w:val="00D5069E"/>
    <w:rsid w:val="00D5098B"/>
    <w:rsid w:val="00D50C82"/>
    <w:rsid w:val="00D50EB0"/>
    <w:rsid w:val="00D5178C"/>
    <w:rsid w:val="00D51A0B"/>
    <w:rsid w:val="00D51C71"/>
    <w:rsid w:val="00D51FCC"/>
    <w:rsid w:val="00D5221C"/>
    <w:rsid w:val="00D5229A"/>
    <w:rsid w:val="00D527D4"/>
    <w:rsid w:val="00D532B6"/>
    <w:rsid w:val="00D53720"/>
    <w:rsid w:val="00D53D28"/>
    <w:rsid w:val="00D53DC1"/>
    <w:rsid w:val="00D5420D"/>
    <w:rsid w:val="00D54722"/>
    <w:rsid w:val="00D54953"/>
    <w:rsid w:val="00D54B28"/>
    <w:rsid w:val="00D54BC7"/>
    <w:rsid w:val="00D54F47"/>
    <w:rsid w:val="00D55ABD"/>
    <w:rsid w:val="00D55B81"/>
    <w:rsid w:val="00D55F99"/>
    <w:rsid w:val="00D56303"/>
    <w:rsid w:val="00D564E9"/>
    <w:rsid w:val="00D56D3E"/>
    <w:rsid w:val="00D5726D"/>
    <w:rsid w:val="00D57A6A"/>
    <w:rsid w:val="00D57E01"/>
    <w:rsid w:val="00D57ECD"/>
    <w:rsid w:val="00D601A7"/>
    <w:rsid w:val="00D601F2"/>
    <w:rsid w:val="00D607E6"/>
    <w:rsid w:val="00D60ACC"/>
    <w:rsid w:val="00D60F4D"/>
    <w:rsid w:val="00D61215"/>
    <w:rsid w:val="00D61BAC"/>
    <w:rsid w:val="00D61FE7"/>
    <w:rsid w:val="00D625DE"/>
    <w:rsid w:val="00D629FE"/>
    <w:rsid w:val="00D62C4D"/>
    <w:rsid w:val="00D63088"/>
    <w:rsid w:val="00D63479"/>
    <w:rsid w:val="00D635F5"/>
    <w:rsid w:val="00D63880"/>
    <w:rsid w:val="00D63A03"/>
    <w:rsid w:val="00D63AE9"/>
    <w:rsid w:val="00D63AFD"/>
    <w:rsid w:val="00D63E20"/>
    <w:rsid w:val="00D644F6"/>
    <w:rsid w:val="00D646E4"/>
    <w:rsid w:val="00D649DA"/>
    <w:rsid w:val="00D64D6C"/>
    <w:rsid w:val="00D6555C"/>
    <w:rsid w:val="00D655DA"/>
    <w:rsid w:val="00D65FEF"/>
    <w:rsid w:val="00D6602A"/>
    <w:rsid w:val="00D662ED"/>
    <w:rsid w:val="00D66FB2"/>
    <w:rsid w:val="00D674E4"/>
    <w:rsid w:val="00D67740"/>
    <w:rsid w:val="00D67A2C"/>
    <w:rsid w:val="00D67A3F"/>
    <w:rsid w:val="00D70F2E"/>
    <w:rsid w:val="00D7106E"/>
    <w:rsid w:val="00D717A1"/>
    <w:rsid w:val="00D71A19"/>
    <w:rsid w:val="00D72B8C"/>
    <w:rsid w:val="00D72BB0"/>
    <w:rsid w:val="00D72F3A"/>
    <w:rsid w:val="00D731F1"/>
    <w:rsid w:val="00D7325D"/>
    <w:rsid w:val="00D73557"/>
    <w:rsid w:val="00D73830"/>
    <w:rsid w:val="00D73E55"/>
    <w:rsid w:val="00D743E7"/>
    <w:rsid w:val="00D746D3"/>
    <w:rsid w:val="00D7573F"/>
    <w:rsid w:val="00D75827"/>
    <w:rsid w:val="00D75BB0"/>
    <w:rsid w:val="00D765E6"/>
    <w:rsid w:val="00D769B0"/>
    <w:rsid w:val="00D76A90"/>
    <w:rsid w:val="00D76C9A"/>
    <w:rsid w:val="00D77275"/>
    <w:rsid w:val="00D774B3"/>
    <w:rsid w:val="00D77B54"/>
    <w:rsid w:val="00D77B75"/>
    <w:rsid w:val="00D77F80"/>
    <w:rsid w:val="00D80801"/>
    <w:rsid w:val="00D80B50"/>
    <w:rsid w:val="00D80B77"/>
    <w:rsid w:val="00D80D58"/>
    <w:rsid w:val="00D80D5C"/>
    <w:rsid w:val="00D81553"/>
    <w:rsid w:val="00D816DC"/>
    <w:rsid w:val="00D8188B"/>
    <w:rsid w:val="00D821B5"/>
    <w:rsid w:val="00D822AB"/>
    <w:rsid w:val="00D8282A"/>
    <w:rsid w:val="00D82873"/>
    <w:rsid w:val="00D82B1E"/>
    <w:rsid w:val="00D82C5B"/>
    <w:rsid w:val="00D835B0"/>
    <w:rsid w:val="00D838B2"/>
    <w:rsid w:val="00D8442A"/>
    <w:rsid w:val="00D84F54"/>
    <w:rsid w:val="00D8682E"/>
    <w:rsid w:val="00D86886"/>
    <w:rsid w:val="00D8744D"/>
    <w:rsid w:val="00D876F3"/>
    <w:rsid w:val="00D879BF"/>
    <w:rsid w:val="00D87CD6"/>
    <w:rsid w:val="00D87CEB"/>
    <w:rsid w:val="00D87E85"/>
    <w:rsid w:val="00D90170"/>
    <w:rsid w:val="00D90C1B"/>
    <w:rsid w:val="00D91289"/>
    <w:rsid w:val="00D91AB2"/>
    <w:rsid w:val="00D91F9F"/>
    <w:rsid w:val="00D92372"/>
    <w:rsid w:val="00D927A5"/>
    <w:rsid w:val="00D92887"/>
    <w:rsid w:val="00D928C7"/>
    <w:rsid w:val="00D928E1"/>
    <w:rsid w:val="00D929D4"/>
    <w:rsid w:val="00D92B3F"/>
    <w:rsid w:val="00D92FF7"/>
    <w:rsid w:val="00D93F0B"/>
    <w:rsid w:val="00D9440D"/>
    <w:rsid w:val="00D94417"/>
    <w:rsid w:val="00D9463A"/>
    <w:rsid w:val="00D9516A"/>
    <w:rsid w:val="00D95B1A"/>
    <w:rsid w:val="00D95B6D"/>
    <w:rsid w:val="00D95CAC"/>
    <w:rsid w:val="00D95E00"/>
    <w:rsid w:val="00D9690D"/>
    <w:rsid w:val="00D96A58"/>
    <w:rsid w:val="00D96AFA"/>
    <w:rsid w:val="00DA0433"/>
    <w:rsid w:val="00DA05E0"/>
    <w:rsid w:val="00DA158E"/>
    <w:rsid w:val="00DA1823"/>
    <w:rsid w:val="00DA1869"/>
    <w:rsid w:val="00DA18FF"/>
    <w:rsid w:val="00DA1A0C"/>
    <w:rsid w:val="00DA1C02"/>
    <w:rsid w:val="00DA2320"/>
    <w:rsid w:val="00DA2A9B"/>
    <w:rsid w:val="00DA2D5C"/>
    <w:rsid w:val="00DA3390"/>
    <w:rsid w:val="00DA381E"/>
    <w:rsid w:val="00DA3F05"/>
    <w:rsid w:val="00DA42ED"/>
    <w:rsid w:val="00DA43C9"/>
    <w:rsid w:val="00DA4AA5"/>
    <w:rsid w:val="00DA4ED5"/>
    <w:rsid w:val="00DA5198"/>
    <w:rsid w:val="00DA5774"/>
    <w:rsid w:val="00DA5B04"/>
    <w:rsid w:val="00DA5B7A"/>
    <w:rsid w:val="00DA5E28"/>
    <w:rsid w:val="00DA5E49"/>
    <w:rsid w:val="00DA672B"/>
    <w:rsid w:val="00DA6EBE"/>
    <w:rsid w:val="00DA70C5"/>
    <w:rsid w:val="00DA7406"/>
    <w:rsid w:val="00DA748A"/>
    <w:rsid w:val="00DA7739"/>
    <w:rsid w:val="00DA77FD"/>
    <w:rsid w:val="00DA7806"/>
    <w:rsid w:val="00DA7F99"/>
    <w:rsid w:val="00DB0432"/>
    <w:rsid w:val="00DB0C40"/>
    <w:rsid w:val="00DB0C4B"/>
    <w:rsid w:val="00DB0FAD"/>
    <w:rsid w:val="00DB10E6"/>
    <w:rsid w:val="00DB12FE"/>
    <w:rsid w:val="00DB1647"/>
    <w:rsid w:val="00DB16C0"/>
    <w:rsid w:val="00DB182E"/>
    <w:rsid w:val="00DB1A34"/>
    <w:rsid w:val="00DB1CF2"/>
    <w:rsid w:val="00DB1DE0"/>
    <w:rsid w:val="00DB27ED"/>
    <w:rsid w:val="00DB2812"/>
    <w:rsid w:val="00DB282C"/>
    <w:rsid w:val="00DB30E3"/>
    <w:rsid w:val="00DB3156"/>
    <w:rsid w:val="00DB3737"/>
    <w:rsid w:val="00DB3B2F"/>
    <w:rsid w:val="00DB46C1"/>
    <w:rsid w:val="00DB4B68"/>
    <w:rsid w:val="00DB523A"/>
    <w:rsid w:val="00DB5870"/>
    <w:rsid w:val="00DB58EA"/>
    <w:rsid w:val="00DB5A89"/>
    <w:rsid w:val="00DB6531"/>
    <w:rsid w:val="00DB65EB"/>
    <w:rsid w:val="00DB675B"/>
    <w:rsid w:val="00DB6CB5"/>
    <w:rsid w:val="00DB712B"/>
    <w:rsid w:val="00DB742E"/>
    <w:rsid w:val="00DB7710"/>
    <w:rsid w:val="00DC0445"/>
    <w:rsid w:val="00DC06FA"/>
    <w:rsid w:val="00DC0C39"/>
    <w:rsid w:val="00DC0F03"/>
    <w:rsid w:val="00DC110D"/>
    <w:rsid w:val="00DC11AE"/>
    <w:rsid w:val="00DC1271"/>
    <w:rsid w:val="00DC12DB"/>
    <w:rsid w:val="00DC1382"/>
    <w:rsid w:val="00DC1603"/>
    <w:rsid w:val="00DC1670"/>
    <w:rsid w:val="00DC16ED"/>
    <w:rsid w:val="00DC1A27"/>
    <w:rsid w:val="00DC2854"/>
    <w:rsid w:val="00DC300B"/>
    <w:rsid w:val="00DC3391"/>
    <w:rsid w:val="00DC35B8"/>
    <w:rsid w:val="00DC3E7D"/>
    <w:rsid w:val="00DC40CA"/>
    <w:rsid w:val="00DC484A"/>
    <w:rsid w:val="00DC5F50"/>
    <w:rsid w:val="00DC60EE"/>
    <w:rsid w:val="00DC6344"/>
    <w:rsid w:val="00DC6D95"/>
    <w:rsid w:val="00DC7077"/>
    <w:rsid w:val="00DC775A"/>
    <w:rsid w:val="00DC7A2A"/>
    <w:rsid w:val="00DD06C8"/>
    <w:rsid w:val="00DD100F"/>
    <w:rsid w:val="00DD1035"/>
    <w:rsid w:val="00DD1486"/>
    <w:rsid w:val="00DD1584"/>
    <w:rsid w:val="00DD183E"/>
    <w:rsid w:val="00DD1888"/>
    <w:rsid w:val="00DD18C4"/>
    <w:rsid w:val="00DD202F"/>
    <w:rsid w:val="00DD24A3"/>
    <w:rsid w:val="00DD256D"/>
    <w:rsid w:val="00DD2863"/>
    <w:rsid w:val="00DD336D"/>
    <w:rsid w:val="00DD34A7"/>
    <w:rsid w:val="00DD36BC"/>
    <w:rsid w:val="00DD36F4"/>
    <w:rsid w:val="00DD40EF"/>
    <w:rsid w:val="00DD4A6D"/>
    <w:rsid w:val="00DD52B6"/>
    <w:rsid w:val="00DD556F"/>
    <w:rsid w:val="00DD66FE"/>
    <w:rsid w:val="00DD6839"/>
    <w:rsid w:val="00DD6844"/>
    <w:rsid w:val="00DD690F"/>
    <w:rsid w:val="00DD6AF7"/>
    <w:rsid w:val="00DD7D3B"/>
    <w:rsid w:val="00DD7E8E"/>
    <w:rsid w:val="00DE009F"/>
    <w:rsid w:val="00DE0D14"/>
    <w:rsid w:val="00DE1877"/>
    <w:rsid w:val="00DE2641"/>
    <w:rsid w:val="00DE2A19"/>
    <w:rsid w:val="00DE395A"/>
    <w:rsid w:val="00DE3991"/>
    <w:rsid w:val="00DE3CCE"/>
    <w:rsid w:val="00DE47C1"/>
    <w:rsid w:val="00DE4B5B"/>
    <w:rsid w:val="00DE5043"/>
    <w:rsid w:val="00DE5776"/>
    <w:rsid w:val="00DE5997"/>
    <w:rsid w:val="00DE6005"/>
    <w:rsid w:val="00DE63FA"/>
    <w:rsid w:val="00DE697E"/>
    <w:rsid w:val="00DE6F2C"/>
    <w:rsid w:val="00DE7408"/>
    <w:rsid w:val="00DE752E"/>
    <w:rsid w:val="00DE7807"/>
    <w:rsid w:val="00DF0660"/>
    <w:rsid w:val="00DF0996"/>
    <w:rsid w:val="00DF0D43"/>
    <w:rsid w:val="00DF1156"/>
    <w:rsid w:val="00DF12BC"/>
    <w:rsid w:val="00DF199A"/>
    <w:rsid w:val="00DF1D78"/>
    <w:rsid w:val="00DF1E8F"/>
    <w:rsid w:val="00DF1FB3"/>
    <w:rsid w:val="00DF1FBD"/>
    <w:rsid w:val="00DF2000"/>
    <w:rsid w:val="00DF23C2"/>
    <w:rsid w:val="00DF2548"/>
    <w:rsid w:val="00DF274F"/>
    <w:rsid w:val="00DF2ABD"/>
    <w:rsid w:val="00DF2C82"/>
    <w:rsid w:val="00DF3260"/>
    <w:rsid w:val="00DF3F0C"/>
    <w:rsid w:val="00DF3FBD"/>
    <w:rsid w:val="00DF3FD2"/>
    <w:rsid w:val="00DF485E"/>
    <w:rsid w:val="00DF4A48"/>
    <w:rsid w:val="00DF4AA5"/>
    <w:rsid w:val="00DF4B76"/>
    <w:rsid w:val="00DF53F7"/>
    <w:rsid w:val="00DF5D9A"/>
    <w:rsid w:val="00DF6722"/>
    <w:rsid w:val="00DF72BD"/>
    <w:rsid w:val="00DF7B53"/>
    <w:rsid w:val="00E0055C"/>
    <w:rsid w:val="00E00B0F"/>
    <w:rsid w:val="00E0100B"/>
    <w:rsid w:val="00E01105"/>
    <w:rsid w:val="00E01349"/>
    <w:rsid w:val="00E0196F"/>
    <w:rsid w:val="00E01B03"/>
    <w:rsid w:val="00E02041"/>
    <w:rsid w:val="00E021E5"/>
    <w:rsid w:val="00E02681"/>
    <w:rsid w:val="00E02D66"/>
    <w:rsid w:val="00E037AD"/>
    <w:rsid w:val="00E040E9"/>
    <w:rsid w:val="00E04A80"/>
    <w:rsid w:val="00E04AA6"/>
    <w:rsid w:val="00E05597"/>
    <w:rsid w:val="00E06046"/>
    <w:rsid w:val="00E06347"/>
    <w:rsid w:val="00E06480"/>
    <w:rsid w:val="00E06629"/>
    <w:rsid w:val="00E06728"/>
    <w:rsid w:val="00E06A97"/>
    <w:rsid w:val="00E06CA1"/>
    <w:rsid w:val="00E074A5"/>
    <w:rsid w:val="00E0784B"/>
    <w:rsid w:val="00E07BD8"/>
    <w:rsid w:val="00E07E8C"/>
    <w:rsid w:val="00E07FC8"/>
    <w:rsid w:val="00E10131"/>
    <w:rsid w:val="00E10896"/>
    <w:rsid w:val="00E10922"/>
    <w:rsid w:val="00E10E4C"/>
    <w:rsid w:val="00E11028"/>
    <w:rsid w:val="00E119D5"/>
    <w:rsid w:val="00E12085"/>
    <w:rsid w:val="00E12711"/>
    <w:rsid w:val="00E127CA"/>
    <w:rsid w:val="00E1337A"/>
    <w:rsid w:val="00E1370A"/>
    <w:rsid w:val="00E13832"/>
    <w:rsid w:val="00E1383E"/>
    <w:rsid w:val="00E1398D"/>
    <w:rsid w:val="00E139F3"/>
    <w:rsid w:val="00E13DE5"/>
    <w:rsid w:val="00E14BA4"/>
    <w:rsid w:val="00E14C4E"/>
    <w:rsid w:val="00E1537B"/>
    <w:rsid w:val="00E154FD"/>
    <w:rsid w:val="00E1591C"/>
    <w:rsid w:val="00E16525"/>
    <w:rsid w:val="00E16927"/>
    <w:rsid w:val="00E16D3D"/>
    <w:rsid w:val="00E170AD"/>
    <w:rsid w:val="00E17385"/>
    <w:rsid w:val="00E17708"/>
    <w:rsid w:val="00E17A8D"/>
    <w:rsid w:val="00E20186"/>
    <w:rsid w:val="00E2075F"/>
    <w:rsid w:val="00E20AEB"/>
    <w:rsid w:val="00E20CB5"/>
    <w:rsid w:val="00E21321"/>
    <w:rsid w:val="00E213B8"/>
    <w:rsid w:val="00E216F7"/>
    <w:rsid w:val="00E21D8C"/>
    <w:rsid w:val="00E21FFE"/>
    <w:rsid w:val="00E221DE"/>
    <w:rsid w:val="00E22498"/>
    <w:rsid w:val="00E22E9C"/>
    <w:rsid w:val="00E23094"/>
    <w:rsid w:val="00E23805"/>
    <w:rsid w:val="00E24337"/>
    <w:rsid w:val="00E247F2"/>
    <w:rsid w:val="00E24994"/>
    <w:rsid w:val="00E24B53"/>
    <w:rsid w:val="00E24D74"/>
    <w:rsid w:val="00E251AA"/>
    <w:rsid w:val="00E2562C"/>
    <w:rsid w:val="00E2573E"/>
    <w:rsid w:val="00E265CF"/>
    <w:rsid w:val="00E266C1"/>
    <w:rsid w:val="00E26A20"/>
    <w:rsid w:val="00E26C36"/>
    <w:rsid w:val="00E26C92"/>
    <w:rsid w:val="00E26FBC"/>
    <w:rsid w:val="00E27B8C"/>
    <w:rsid w:val="00E27C09"/>
    <w:rsid w:val="00E3088D"/>
    <w:rsid w:val="00E3105F"/>
    <w:rsid w:val="00E3135E"/>
    <w:rsid w:val="00E3194E"/>
    <w:rsid w:val="00E31A68"/>
    <w:rsid w:val="00E31DB4"/>
    <w:rsid w:val="00E32A28"/>
    <w:rsid w:val="00E32C02"/>
    <w:rsid w:val="00E32CAF"/>
    <w:rsid w:val="00E32FF8"/>
    <w:rsid w:val="00E33515"/>
    <w:rsid w:val="00E33A03"/>
    <w:rsid w:val="00E343BF"/>
    <w:rsid w:val="00E34DD5"/>
    <w:rsid w:val="00E34F23"/>
    <w:rsid w:val="00E34F35"/>
    <w:rsid w:val="00E3502B"/>
    <w:rsid w:val="00E357AF"/>
    <w:rsid w:val="00E35DD6"/>
    <w:rsid w:val="00E35ED2"/>
    <w:rsid w:val="00E3674C"/>
    <w:rsid w:val="00E367F4"/>
    <w:rsid w:val="00E36C85"/>
    <w:rsid w:val="00E36D84"/>
    <w:rsid w:val="00E36ED7"/>
    <w:rsid w:val="00E37D94"/>
    <w:rsid w:val="00E40224"/>
    <w:rsid w:val="00E407FC"/>
    <w:rsid w:val="00E40BC7"/>
    <w:rsid w:val="00E40C9A"/>
    <w:rsid w:val="00E412B1"/>
    <w:rsid w:val="00E41575"/>
    <w:rsid w:val="00E41FC9"/>
    <w:rsid w:val="00E42133"/>
    <w:rsid w:val="00E42C90"/>
    <w:rsid w:val="00E43323"/>
    <w:rsid w:val="00E4364A"/>
    <w:rsid w:val="00E43B37"/>
    <w:rsid w:val="00E43D41"/>
    <w:rsid w:val="00E43D8D"/>
    <w:rsid w:val="00E446E4"/>
    <w:rsid w:val="00E44D60"/>
    <w:rsid w:val="00E45355"/>
    <w:rsid w:val="00E45450"/>
    <w:rsid w:val="00E456EC"/>
    <w:rsid w:val="00E46037"/>
    <w:rsid w:val="00E46207"/>
    <w:rsid w:val="00E46441"/>
    <w:rsid w:val="00E46A8D"/>
    <w:rsid w:val="00E46CA2"/>
    <w:rsid w:val="00E4727A"/>
    <w:rsid w:val="00E47932"/>
    <w:rsid w:val="00E504AE"/>
    <w:rsid w:val="00E50D64"/>
    <w:rsid w:val="00E5103B"/>
    <w:rsid w:val="00E51CB0"/>
    <w:rsid w:val="00E5208B"/>
    <w:rsid w:val="00E52B76"/>
    <w:rsid w:val="00E53075"/>
    <w:rsid w:val="00E534CA"/>
    <w:rsid w:val="00E53C01"/>
    <w:rsid w:val="00E542CF"/>
    <w:rsid w:val="00E550E1"/>
    <w:rsid w:val="00E55AEB"/>
    <w:rsid w:val="00E5604E"/>
    <w:rsid w:val="00E56B61"/>
    <w:rsid w:val="00E56F37"/>
    <w:rsid w:val="00E57081"/>
    <w:rsid w:val="00E615AF"/>
    <w:rsid w:val="00E61E86"/>
    <w:rsid w:val="00E62FDB"/>
    <w:rsid w:val="00E6382C"/>
    <w:rsid w:val="00E63919"/>
    <w:rsid w:val="00E63B6F"/>
    <w:rsid w:val="00E63C10"/>
    <w:rsid w:val="00E63EB7"/>
    <w:rsid w:val="00E64A76"/>
    <w:rsid w:val="00E65CC0"/>
    <w:rsid w:val="00E663C6"/>
    <w:rsid w:val="00E66782"/>
    <w:rsid w:val="00E677B2"/>
    <w:rsid w:val="00E67844"/>
    <w:rsid w:val="00E67A5C"/>
    <w:rsid w:val="00E70101"/>
    <w:rsid w:val="00E7050F"/>
    <w:rsid w:val="00E70DEA"/>
    <w:rsid w:val="00E70E8D"/>
    <w:rsid w:val="00E7131F"/>
    <w:rsid w:val="00E71F50"/>
    <w:rsid w:val="00E71FBA"/>
    <w:rsid w:val="00E721E8"/>
    <w:rsid w:val="00E7237D"/>
    <w:rsid w:val="00E7288A"/>
    <w:rsid w:val="00E72C03"/>
    <w:rsid w:val="00E735F6"/>
    <w:rsid w:val="00E73696"/>
    <w:rsid w:val="00E737AD"/>
    <w:rsid w:val="00E73AE0"/>
    <w:rsid w:val="00E73C45"/>
    <w:rsid w:val="00E73EF8"/>
    <w:rsid w:val="00E74EF2"/>
    <w:rsid w:val="00E74F15"/>
    <w:rsid w:val="00E751DE"/>
    <w:rsid w:val="00E755C1"/>
    <w:rsid w:val="00E756CB"/>
    <w:rsid w:val="00E757D8"/>
    <w:rsid w:val="00E75D5F"/>
    <w:rsid w:val="00E760E6"/>
    <w:rsid w:val="00E7637C"/>
    <w:rsid w:val="00E768DC"/>
    <w:rsid w:val="00E76928"/>
    <w:rsid w:val="00E76DB6"/>
    <w:rsid w:val="00E76FC4"/>
    <w:rsid w:val="00E77075"/>
    <w:rsid w:val="00E77555"/>
    <w:rsid w:val="00E77DC5"/>
    <w:rsid w:val="00E77E9F"/>
    <w:rsid w:val="00E77EE4"/>
    <w:rsid w:val="00E77FA7"/>
    <w:rsid w:val="00E80353"/>
    <w:rsid w:val="00E804A9"/>
    <w:rsid w:val="00E811CE"/>
    <w:rsid w:val="00E81321"/>
    <w:rsid w:val="00E813BB"/>
    <w:rsid w:val="00E81D8B"/>
    <w:rsid w:val="00E81F33"/>
    <w:rsid w:val="00E81F54"/>
    <w:rsid w:val="00E823EE"/>
    <w:rsid w:val="00E825FF"/>
    <w:rsid w:val="00E82759"/>
    <w:rsid w:val="00E83208"/>
    <w:rsid w:val="00E8326C"/>
    <w:rsid w:val="00E833EF"/>
    <w:rsid w:val="00E8395B"/>
    <w:rsid w:val="00E841C6"/>
    <w:rsid w:val="00E841E9"/>
    <w:rsid w:val="00E84F62"/>
    <w:rsid w:val="00E8553A"/>
    <w:rsid w:val="00E85605"/>
    <w:rsid w:val="00E856AD"/>
    <w:rsid w:val="00E85798"/>
    <w:rsid w:val="00E85C65"/>
    <w:rsid w:val="00E85DF9"/>
    <w:rsid w:val="00E86385"/>
    <w:rsid w:val="00E86436"/>
    <w:rsid w:val="00E86E26"/>
    <w:rsid w:val="00E86F5C"/>
    <w:rsid w:val="00E872F1"/>
    <w:rsid w:val="00E87A67"/>
    <w:rsid w:val="00E902C8"/>
    <w:rsid w:val="00E90BC7"/>
    <w:rsid w:val="00E91995"/>
    <w:rsid w:val="00E91F98"/>
    <w:rsid w:val="00E92C6E"/>
    <w:rsid w:val="00E939A2"/>
    <w:rsid w:val="00E93AF2"/>
    <w:rsid w:val="00E94C59"/>
    <w:rsid w:val="00E9532E"/>
    <w:rsid w:val="00E954E0"/>
    <w:rsid w:val="00E95603"/>
    <w:rsid w:val="00E9581C"/>
    <w:rsid w:val="00E978CC"/>
    <w:rsid w:val="00E97A5F"/>
    <w:rsid w:val="00E97E0A"/>
    <w:rsid w:val="00EA0813"/>
    <w:rsid w:val="00EA092F"/>
    <w:rsid w:val="00EA14B8"/>
    <w:rsid w:val="00EA19A8"/>
    <w:rsid w:val="00EA1AE6"/>
    <w:rsid w:val="00EA2549"/>
    <w:rsid w:val="00EA2A08"/>
    <w:rsid w:val="00EA2C7F"/>
    <w:rsid w:val="00EA2C9D"/>
    <w:rsid w:val="00EA2F24"/>
    <w:rsid w:val="00EA32D0"/>
    <w:rsid w:val="00EA3788"/>
    <w:rsid w:val="00EA4F05"/>
    <w:rsid w:val="00EA4F53"/>
    <w:rsid w:val="00EA551C"/>
    <w:rsid w:val="00EA5927"/>
    <w:rsid w:val="00EA60C0"/>
    <w:rsid w:val="00EA68CE"/>
    <w:rsid w:val="00EA6ABB"/>
    <w:rsid w:val="00EA6BE6"/>
    <w:rsid w:val="00EA6E26"/>
    <w:rsid w:val="00EA6FD0"/>
    <w:rsid w:val="00EA7A5D"/>
    <w:rsid w:val="00EB0BB7"/>
    <w:rsid w:val="00EB0CC6"/>
    <w:rsid w:val="00EB10BB"/>
    <w:rsid w:val="00EB11B9"/>
    <w:rsid w:val="00EB12D7"/>
    <w:rsid w:val="00EB1B81"/>
    <w:rsid w:val="00EB1BFB"/>
    <w:rsid w:val="00EB1C8D"/>
    <w:rsid w:val="00EB1E9F"/>
    <w:rsid w:val="00EB20F1"/>
    <w:rsid w:val="00EB2368"/>
    <w:rsid w:val="00EB2471"/>
    <w:rsid w:val="00EB2559"/>
    <w:rsid w:val="00EB2651"/>
    <w:rsid w:val="00EB30A7"/>
    <w:rsid w:val="00EB312C"/>
    <w:rsid w:val="00EB32BB"/>
    <w:rsid w:val="00EB36B0"/>
    <w:rsid w:val="00EB3918"/>
    <w:rsid w:val="00EB3DF8"/>
    <w:rsid w:val="00EB3EE1"/>
    <w:rsid w:val="00EB3F3E"/>
    <w:rsid w:val="00EB4334"/>
    <w:rsid w:val="00EB44BE"/>
    <w:rsid w:val="00EB47C8"/>
    <w:rsid w:val="00EB4A78"/>
    <w:rsid w:val="00EB5ADF"/>
    <w:rsid w:val="00EB5BA8"/>
    <w:rsid w:val="00EB5C01"/>
    <w:rsid w:val="00EB5C09"/>
    <w:rsid w:val="00EB5E7C"/>
    <w:rsid w:val="00EB5EA7"/>
    <w:rsid w:val="00EB64A5"/>
    <w:rsid w:val="00EB6917"/>
    <w:rsid w:val="00EB6AAB"/>
    <w:rsid w:val="00EB6CC6"/>
    <w:rsid w:val="00EB6CE2"/>
    <w:rsid w:val="00EB7885"/>
    <w:rsid w:val="00EB7AE7"/>
    <w:rsid w:val="00EC02AC"/>
    <w:rsid w:val="00EC0462"/>
    <w:rsid w:val="00EC0520"/>
    <w:rsid w:val="00EC0987"/>
    <w:rsid w:val="00EC1492"/>
    <w:rsid w:val="00EC17BC"/>
    <w:rsid w:val="00EC1B5C"/>
    <w:rsid w:val="00EC1F9D"/>
    <w:rsid w:val="00EC1FF8"/>
    <w:rsid w:val="00EC213F"/>
    <w:rsid w:val="00EC2184"/>
    <w:rsid w:val="00EC24B8"/>
    <w:rsid w:val="00EC2DE9"/>
    <w:rsid w:val="00EC30F1"/>
    <w:rsid w:val="00EC321F"/>
    <w:rsid w:val="00EC35A7"/>
    <w:rsid w:val="00EC3B39"/>
    <w:rsid w:val="00EC48B1"/>
    <w:rsid w:val="00EC4959"/>
    <w:rsid w:val="00EC49AD"/>
    <w:rsid w:val="00EC49F8"/>
    <w:rsid w:val="00EC4A3F"/>
    <w:rsid w:val="00EC4C3C"/>
    <w:rsid w:val="00EC5B28"/>
    <w:rsid w:val="00EC5F4A"/>
    <w:rsid w:val="00EC632F"/>
    <w:rsid w:val="00EC6CDA"/>
    <w:rsid w:val="00EC7044"/>
    <w:rsid w:val="00EC73A0"/>
    <w:rsid w:val="00EC7640"/>
    <w:rsid w:val="00EC7679"/>
    <w:rsid w:val="00EC7869"/>
    <w:rsid w:val="00EC79C8"/>
    <w:rsid w:val="00EC7BB3"/>
    <w:rsid w:val="00EC7DC8"/>
    <w:rsid w:val="00ED0069"/>
    <w:rsid w:val="00ED0BF9"/>
    <w:rsid w:val="00ED0D33"/>
    <w:rsid w:val="00ED1B07"/>
    <w:rsid w:val="00ED1D3A"/>
    <w:rsid w:val="00ED1D89"/>
    <w:rsid w:val="00ED1F57"/>
    <w:rsid w:val="00ED210A"/>
    <w:rsid w:val="00ED27B3"/>
    <w:rsid w:val="00ED2E4C"/>
    <w:rsid w:val="00ED2F00"/>
    <w:rsid w:val="00ED2F5B"/>
    <w:rsid w:val="00ED31F4"/>
    <w:rsid w:val="00ED320A"/>
    <w:rsid w:val="00ED3347"/>
    <w:rsid w:val="00ED3995"/>
    <w:rsid w:val="00ED3CF4"/>
    <w:rsid w:val="00ED4761"/>
    <w:rsid w:val="00ED4CA0"/>
    <w:rsid w:val="00ED4E4A"/>
    <w:rsid w:val="00ED5037"/>
    <w:rsid w:val="00ED58CE"/>
    <w:rsid w:val="00ED5BBF"/>
    <w:rsid w:val="00ED5E4A"/>
    <w:rsid w:val="00ED62EA"/>
    <w:rsid w:val="00ED6A0A"/>
    <w:rsid w:val="00ED6FFE"/>
    <w:rsid w:val="00ED703F"/>
    <w:rsid w:val="00ED7150"/>
    <w:rsid w:val="00ED785C"/>
    <w:rsid w:val="00ED7A2E"/>
    <w:rsid w:val="00ED7B31"/>
    <w:rsid w:val="00ED7EAF"/>
    <w:rsid w:val="00ED7F51"/>
    <w:rsid w:val="00EE01D9"/>
    <w:rsid w:val="00EE0377"/>
    <w:rsid w:val="00EE0399"/>
    <w:rsid w:val="00EE0ADB"/>
    <w:rsid w:val="00EE124F"/>
    <w:rsid w:val="00EE13E1"/>
    <w:rsid w:val="00EE19DE"/>
    <w:rsid w:val="00EE1DBB"/>
    <w:rsid w:val="00EE24FB"/>
    <w:rsid w:val="00EE29F6"/>
    <w:rsid w:val="00EE318E"/>
    <w:rsid w:val="00EE3217"/>
    <w:rsid w:val="00EE4527"/>
    <w:rsid w:val="00EE46B7"/>
    <w:rsid w:val="00EE47AD"/>
    <w:rsid w:val="00EE61FD"/>
    <w:rsid w:val="00EE66C8"/>
    <w:rsid w:val="00EE67F0"/>
    <w:rsid w:val="00EE6B8D"/>
    <w:rsid w:val="00EE6C30"/>
    <w:rsid w:val="00EE6C87"/>
    <w:rsid w:val="00EE74E4"/>
    <w:rsid w:val="00EF0074"/>
    <w:rsid w:val="00EF0454"/>
    <w:rsid w:val="00EF06AE"/>
    <w:rsid w:val="00EF0724"/>
    <w:rsid w:val="00EF0809"/>
    <w:rsid w:val="00EF0A4D"/>
    <w:rsid w:val="00EF0FC6"/>
    <w:rsid w:val="00EF1225"/>
    <w:rsid w:val="00EF17EE"/>
    <w:rsid w:val="00EF1807"/>
    <w:rsid w:val="00EF1894"/>
    <w:rsid w:val="00EF1F78"/>
    <w:rsid w:val="00EF272A"/>
    <w:rsid w:val="00EF2AE6"/>
    <w:rsid w:val="00EF32A0"/>
    <w:rsid w:val="00EF4293"/>
    <w:rsid w:val="00EF42A7"/>
    <w:rsid w:val="00EF4796"/>
    <w:rsid w:val="00EF502B"/>
    <w:rsid w:val="00EF544D"/>
    <w:rsid w:val="00EF5855"/>
    <w:rsid w:val="00EF637A"/>
    <w:rsid w:val="00EF6669"/>
    <w:rsid w:val="00EF694B"/>
    <w:rsid w:val="00EF6FE6"/>
    <w:rsid w:val="00EF794A"/>
    <w:rsid w:val="00EF7A6E"/>
    <w:rsid w:val="00EF7D7B"/>
    <w:rsid w:val="00EF7DF7"/>
    <w:rsid w:val="00F00029"/>
    <w:rsid w:val="00F0014E"/>
    <w:rsid w:val="00F005FA"/>
    <w:rsid w:val="00F00BC8"/>
    <w:rsid w:val="00F021AC"/>
    <w:rsid w:val="00F02754"/>
    <w:rsid w:val="00F027E1"/>
    <w:rsid w:val="00F02A13"/>
    <w:rsid w:val="00F02CF6"/>
    <w:rsid w:val="00F03051"/>
    <w:rsid w:val="00F03586"/>
    <w:rsid w:val="00F03A9B"/>
    <w:rsid w:val="00F03FC4"/>
    <w:rsid w:val="00F04537"/>
    <w:rsid w:val="00F04900"/>
    <w:rsid w:val="00F04A45"/>
    <w:rsid w:val="00F04D1B"/>
    <w:rsid w:val="00F04DAF"/>
    <w:rsid w:val="00F04EA4"/>
    <w:rsid w:val="00F059B9"/>
    <w:rsid w:val="00F05FA7"/>
    <w:rsid w:val="00F0691C"/>
    <w:rsid w:val="00F07106"/>
    <w:rsid w:val="00F0730D"/>
    <w:rsid w:val="00F078E3"/>
    <w:rsid w:val="00F07BA1"/>
    <w:rsid w:val="00F07F12"/>
    <w:rsid w:val="00F07F63"/>
    <w:rsid w:val="00F07F6D"/>
    <w:rsid w:val="00F102AA"/>
    <w:rsid w:val="00F1088C"/>
    <w:rsid w:val="00F10F71"/>
    <w:rsid w:val="00F10F81"/>
    <w:rsid w:val="00F112D5"/>
    <w:rsid w:val="00F11726"/>
    <w:rsid w:val="00F11878"/>
    <w:rsid w:val="00F11BB4"/>
    <w:rsid w:val="00F123FE"/>
    <w:rsid w:val="00F125DD"/>
    <w:rsid w:val="00F12D7E"/>
    <w:rsid w:val="00F131FE"/>
    <w:rsid w:val="00F138E4"/>
    <w:rsid w:val="00F13ADD"/>
    <w:rsid w:val="00F13C70"/>
    <w:rsid w:val="00F140B8"/>
    <w:rsid w:val="00F140CD"/>
    <w:rsid w:val="00F141D4"/>
    <w:rsid w:val="00F142D5"/>
    <w:rsid w:val="00F145A9"/>
    <w:rsid w:val="00F14D37"/>
    <w:rsid w:val="00F1552F"/>
    <w:rsid w:val="00F15963"/>
    <w:rsid w:val="00F16193"/>
    <w:rsid w:val="00F164DB"/>
    <w:rsid w:val="00F1652F"/>
    <w:rsid w:val="00F166F3"/>
    <w:rsid w:val="00F172AD"/>
    <w:rsid w:val="00F17306"/>
    <w:rsid w:val="00F17674"/>
    <w:rsid w:val="00F176B8"/>
    <w:rsid w:val="00F178DC"/>
    <w:rsid w:val="00F20491"/>
    <w:rsid w:val="00F205A4"/>
    <w:rsid w:val="00F206B2"/>
    <w:rsid w:val="00F20C50"/>
    <w:rsid w:val="00F20FF7"/>
    <w:rsid w:val="00F216FB"/>
    <w:rsid w:val="00F2259A"/>
    <w:rsid w:val="00F22C6F"/>
    <w:rsid w:val="00F22C89"/>
    <w:rsid w:val="00F22D72"/>
    <w:rsid w:val="00F23140"/>
    <w:rsid w:val="00F23191"/>
    <w:rsid w:val="00F23275"/>
    <w:rsid w:val="00F23792"/>
    <w:rsid w:val="00F23D8B"/>
    <w:rsid w:val="00F240E1"/>
    <w:rsid w:val="00F25277"/>
    <w:rsid w:val="00F253FB"/>
    <w:rsid w:val="00F25A07"/>
    <w:rsid w:val="00F25AB1"/>
    <w:rsid w:val="00F26D71"/>
    <w:rsid w:val="00F26DD9"/>
    <w:rsid w:val="00F26F48"/>
    <w:rsid w:val="00F2772E"/>
    <w:rsid w:val="00F27A1B"/>
    <w:rsid w:val="00F27BC4"/>
    <w:rsid w:val="00F30759"/>
    <w:rsid w:val="00F3078A"/>
    <w:rsid w:val="00F30A3C"/>
    <w:rsid w:val="00F31002"/>
    <w:rsid w:val="00F3119E"/>
    <w:rsid w:val="00F31B08"/>
    <w:rsid w:val="00F31B89"/>
    <w:rsid w:val="00F31F29"/>
    <w:rsid w:val="00F32DA6"/>
    <w:rsid w:val="00F330C0"/>
    <w:rsid w:val="00F332D2"/>
    <w:rsid w:val="00F33363"/>
    <w:rsid w:val="00F3368D"/>
    <w:rsid w:val="00F336D9"/>
    <w:rsid w:val="00F33982"/>
    <w:rsid w:val="00F33BE6"/>
    <w:rsid w:val="00F33D13"/>
    <w:rsid w:val="00F3410F"/>
    <w:rsid w:val="00F3459D"/>
    <w:rsid w:val="00F347A3"/>
    <w:rsid w:val="00F34EA9"/>
    <w:rsid w:val="00F34EEE"/>
    <w:rsid w:val="00F34F4A"/>
    <w:rsid w:val="00F34FCF"/>
    <w:rsid w:val="00F35B1D"/>
    <w:rsid w:val="00F35EFC"/>
    <w:rsid w:val="00F37033"/>
    <w:rsid w:val="00F3727C"/>
    <w:rsid w:val="00F378D5"/>
    <w:rsid w:val="00F40842"/>
    <w:rsid w:val="00F416BC"/>
    <w:rsid w:val="00F4174F"/>
    <w:rsid w:val="00F41850"/>
    <w:rsid w:val="00F423A8"/>
    <w:rsid w:val="00F42D36"/>
    <w:rsid w:val="00F4337F"/>
    <w:rsid w:val="00F4344D"/>
    <w:rsid w:val="00F43C67"/>
    <w:rsid w:val="00F43FEB"/>
    <w:rsid w:val="00F445CD"/>
    <w:rsid w:val="00F449A2"/>
    <w:rsid w:val="00F4554C"/>
    <w:rsid w:val="00F45604"/>
    <w:rsid w:val="00F45FBA"/>
    <w:rsid w:val="00F462EF"/>
    <w:rsid w:val="00F468B3"/>
    <w:rsid w:val="00F46C1F"/>
    <w:rsid w:val="00F46D35"/>
    <w:rsid w:val="00F46DC7"/>
    <w:rsid w:val="00F473C6"/>
    <w:rsid w:val="00F47B43"/>
    <w:rsid w:val="00F47BC4"/>
    <w:rsid w:val="00F50139"/>
    <w:rsid w:val="00F50343"/>
    <w:rsid w:val="00F50E61"/>
    <w:rsid w:val="00F50F4F"/>
    <w:rsid w:val="00F51119"/>
    <w:rsid w:val="00F519BA"/>
    <w:rsid w:val="00F51A78"/>
    <w:rsid w:val="00F52303"/>
    <w:rsid w:val="00F5230E"/>
    <w:rsid w:val="00F5236A"/>
    <w:rsid w:val="00F52C99"/>
    <w:rsid w:val="00F52FBC"/>
    <w:rsid w:val="00F53729"/>
    <w:rsid w:val="00F537D3"/>
    <w:rsid w:val="00F53837"/>
    <w:rsid w:val="00F54867"/>
    <w:rsid w:val="00F5495E"/>
    <w:rsid w:val="00F549D0"/>
    <w:rsid w:val="00F55323"/>
    <w:rsid w:val="00F55568"/>
    <w:rsid w:val="00F558BA"/>
    <w:rsid w:val="00F55C85"/>
    <w:rsid w:val="00F5602B"/>
    <w:rsid w:val="00F560FD"/>
    <w:rsid w:val="00F56815"/>
    <w:rsid w:val="00F56BDC"/>
    <w:rsid w:val="00F56CB3"/>
    <w:rsid w:val="00F57B46"/>
    <w:rsid w:val="00F57DCE"/>
    <w:rsid w:val="00F6064E"/>
    <w:rsid w:val="00F609EC"/>
    <w:rsid w:val="00F60CFA"/>
    <w:rsid w:val="00F60EF3"/>
    <w:rsid w:val="00F6106A"/>
    <w:rsid w:val="00F6117C"/>
    <w:rsid w:val="00F61E99"/>
    <w:rsid w:val="00F61EF0"/>
    <w:rsid w:val="00F6268F"/>
    <w:rsid w:val="00F6274B"/>
    <w:rsid w:val="00F63099"/>
    <w:rsid w:val="00F6349D"/>
    <w:rsid w:val="00F63667"/>
    <w:rsid w:val="00F63739"/>
    <w:rsid w:val="00F638B5"/>
    <w:rsid w:val="00F63929"/>
    <w:rsid w:val="00F6393D"/>
    <w:rsid w:val="00F63AF5"/>
    <w:rsid w:val="00F64173"/>
    <w:rsid w:val="00F64279"/>
    <w:rsid w:val="00F6445A"/>
    <w:rsid w:val="00F64721"/>
    <w:rsid w:val="00F649A4"/>
    <w:rsid w:val="00F64C09"/>
    <w:rsid w:val="00F64FF0"/>
    <w:rsid w:val="00F650A9"/>
    <w:rsid w:val="00F650FE"/>
    <w:rsid w:val="00F65385"/>
    <w:rsid w:val="00F65CC7"/>
    <w:rsid w:val="00F65FA4"/>
    <w:rsid w:val="00F663A1"/>
    <w:rsid w:val="00F6719D"/>
    <w:rsid w:val="00F67762"/>
    <w:rsid w:val="00F67E04"/>
    <w:rsid w:val="00F7048F"/>
    <w:rsid w:val="00F70E69"/>
    <w:rsid w:val="00F72236"/>
    <w:rsid w:val="00F72447"/>
    <w:rsid w:val="00F728CF"/>
    <w:rsid w:val="00F72A26"/>
    <w:rsid w:val="00F735FD"/>
    <w:rsid w:val="00F73C20"/>
    <w:rsid w:val="00F741A0"/>
    <w:rsid w:val="00F7422A"/>
    <w:rsid w:val="00F74640"/>
    <w:rsid w:val="00F748E9"/>
    <w:rsid w:val="00F74ACD"/>
    <w:rsid w:val="00F74F51"/>
    <w:rsid w:val="00F75074"/>
    <w:rsid w:val="00F754FE"/>
    <w:rsid w:val="00F75517"/>
    <w:rsid w:val="00F75878"/>
    <w:rsid w:val="00F75C9D"/>
    <w:rsid w:val="00F76718"/>
    <w:rsid w:val="00F76A1C"/>
    <w:rsid w:val="00F76A2D"/>
    <w:rsid w:val="00F76D33"/>
    <w:rsid w:val="00F76FEF"/>
    <w:rsid w:val="00F77339"/>
    <w:rsid w:val="00F7759D"/>
    <w:rsid w:val="00F77B8B"/>
    <w:rsid w:val="00F77FBD"/>
    <w:rsid w:val="00F80059"/>
    <w:rsid w:val="00F80307"/>
    <w:rsid w:val="00F8163B"/>
    <w:rsid w:val="00F821E4"/>
    <w:rsid w:val="00F8232B"/>
    <w:rsid w:val="00F82561"/>
    <w:rsid w:val="00F834A0"/>
    <w:rsid w:val="00F837A1"/>
    <w:rsid w:val="00F83BC5"/>
    <w:rsid w:val="00F83E1E"/>
    <w:rsid w:val="00F84037"/>
    <w:rsid w:val="00F8409D"/>
    <w:rsid w:val="00F84128"/>
    <w:rsid w:val="00F8426A"/>
    <w:rsid w:val="00F84492"/>
    <w:rsid w:val="00F845CF"/>
    <w:rsid w:val="00F84FBE"/>
    <w:rsid w:val="00F85692"/>
    <w:rsid w:val="00F85B5D"/>
    <w:rsid w:val="00F85C94"/>
    <w:rsid w:val="00F85FE5"/>
    <w:rsid w:val="00F863F6"/>
    <w:rsid w:val="00F864BB"/>
    <w:rsid w:val="00F86569"/>
    <w:rsid w:val="00F87451"/>
    <w:rsid w:val="00F8754D"/>
    <w:rsid w:val="00F8773C"/>
    <w:rsid w:val="00F878B5"/>
    <w:rsid w:val="00F90381"/>
    <w:rsid w:val="00F90570"/>
    <w:rsid w:val="00F9098D"/>
    <w:rsid w:val="00F91371"/>
    <w:rsid w:val="00F91701"/>
    <w:rsid w:val="00F91BFF"/>
    <w:rsid w:val="00F91C78"/>
    <w:rsid w:val="00F921A0"/>
    <w:rsid w:val="00F921E9"/>
    <w:rsid w:val="00F92422"/>
    <w:rsid w:val="00F9245E"/>
    <w:rsid w:val="00F92476"/>
    <w:rsid w:val="00F925D7"/>
    <w:rsid w:val="00F92C43"/>
    <w:rsid w:val="00F930D3"/>
    <w:rsid w:val="00F933C8"/>
    <w:rsid w:val="00F9340E"/>
    <w:rsid w:val="00F93BD5"/>
    <w:rsid w:val="00F94B1C"/>
    <w:rsid w:val="00F94B21"/>
    <w:rsid w:val="00F94B32"/>
    <w:rsid w:val="00F94C2A"/>
    <w:rsid w:val="00F94C9E"/>
    <w:rsid w:val="00F94E49"/>
    <w:rsid w:val="00F94E91"/>
    <w:rsid w:val="00F95158"/>
    <w:rsid w:val="00F9543C"/>
    <w:rsid w:val="00F9577B"/>
    <w:rsid w:val="00F95F86"/>
    <w:rsid w:val="00F962DF"/>
    <w:rsid w:val="00F963B0"/>
    <w:rsid w:val="00F9647C"/>
    <w:rsid w:val="00F967FB"/>
    <w:rsid w:val="00F9690B"/>
    <w:rsid w:val="00F96B69"/>
    <w:rsid w:val="00F97595"/>
    <w:rsid w:val="00FA010F"/>
    <w:rsid w:val="00FA0548"/>
    <w:rsid w:val="00FA07D5"/>
    <w:rsid w:val="00FA0EFB"/>
    <w:rsid w:val="00FA1082"/>
    <w:rsid w:val="00FA10F9"/>
    <w:rsid w:val="00FA115D"/>
    <w:rsid w:val="00FA187E"/>
    <w:rsid w:val="00FA1D45"/>
    <w:rsid w:val="00FA1F48"/>
    <w:rsid w:val="00FA2693"/>
    <w:rsid w:val="00FA2D0E"/>
    <w:rsid w:val="00FA2F08"/>
    <w:rsid w:val="00FA3CDA"/>
    <w:rsid w:val="00FA497D"/>
    <w:rsid w:val="00FA4AA7"/>
    <w:rsid w:val="00FA4B6A"/>
    <w:rsid w:val="00FA4F29"/>
    <w:rsid w:val="00FA4FF8"/>
    <w:rsid w:val="00FA511A"/>
    <w:rsid w:val="00FA5DBF"/>
    <w:rsid w:val="00FA61EE"/>
    <w:rsid w:val="00FA6CC3"/>
    <w:rsid w:val="00FA6F4E"/>
    <w:rsid w:val="00FA75D3"/>
    <w:rsid w:val="00FA7654"/>
    <w:rsid w:val="00FA77C5"/>
    <w:rsid w:val="00FA7B2C"/>
    <w:rsid w:val="00FB0091"/>
    <w:rsid w:val="00FB0130"/>
    <w:rsid w:val="00FB0342"/>
    <w:rsid w:val="00FB093F"/>
    <w:rsid w:val="00FB0F78"/>
    <w:rsid w:val="00FB1199"/>
    <w:rsid w:val="00FB16FF"/>
    <w:rsid w:val="00FB1715"/>
    <w:rsid w:val="00FB1830"/>
    <w:rsid w:val="00FB194D"/>
    <w:rsid w:val="00FB2B4E"/>
    <w:rsid w:val="00FB3129"/>
    <w:rsid w:val="00FB3302"/>
    <w:rsid w:val="00FB390E"/>
    <w:rsid w:val="00FB396B"/>
    <w:rsid w:val="00FB3FD0"/>
    <w:rsid w:val="00FB4048"/>
    <w:rsid w:val="00FB4112"/>
    <w:rsid w:val="00FB45AA"/>
    <w:rsid w:val="00FB488A"/>
    <w:rsid w:val="00FB4A82"/>
    <w:rsid w:val="00FB4D3E"/>
    <w:rsid w:val="00FB4D53"/>
    <w:rsid w:val="00FB4F1A"/>
    <w:rsid w:val="00FB5D14"/>
    <w:rsid w:val="00FB6668"/>
    <w:rsid w:val="00FB66BE"/>
    <w:rsid w:val="00FB6A45"/>
    <w:rsid w:val="00FB6DBC"/>
    <w:rsid w:val="00FB6F86"/>
    <w:rsid w:val="00FB700F"/>
    <w:rsid w:val="00FB73E3"/>
    <w:rsid w:val="00FB778B"/>
    <w:rsid w:val="00FB7F92"/>
    <w:rsid w:val="00FC006F"/>
    <w:rsid w:val="00FC13DA"/>
    <w:rsid w:val="00FC15EB"/>
    <w:rsid w:val="00FC176F"/>
    <w:rsid w:val="00FC189A"/>
    <w:rsid w:val="00FC26EC"/>
    <w:rsid w:val="00FC364B"/>
    <w:rsid w:val="00FC3C52"/>
    <w:rsid w:val="00FC3E92"/>
    <w:rsid w:val="00FC3FEC"/>
    <w:rsid w:val="00FC4065"/>
    <w:rsid w:val="00FC42DD"/>
    <w:rsid w:val="00FC45A7"/>
    <w:rsid w:val="00FC4759"/>
    <w:rsid w:val="00FC4BE9"/>
    <w:rsid w:val="00FC4D9A"/>
    <w:rsid w:val="00FC54F7"/>
    <w:rsid w:val="00FC5673"/>
    <w:rsid w:val="00FC5F4F"/>
    <w:rsid w:val="00FC5F51"/>
    <w:rsid w:val="00FC6097"/>
    <w:rsid w:val="00FC755D"/>
    <w:rsid w:val="00FC77DB"/>
    <w:rsid w:val="00FC7CCA"/>
    <w:rsid w:val="00FD0122"/>
    <w:rsid w:val="00FD0AA1"/>
    <w:rsid w:val="00FD0D59"/>
    <w:rsid w:val="00FD15D9"/>
    <w:rsid w:val="00FD1736"/>
    <w:rsid w:val="00FD17C7"/>
    <w:rsid w:val="00FD1813"/>
    <w:rsid w:val="00FD1A0F"/>
    <w:rsid w:val="00FD1F76"/>
    <w:rsid w:val="00FD2404"/>
    <w:rsid w:val="00FD24FC"/>
    <w:rsid w:val="00FD2D2F"/>
    <w:rsid w:val="00FD2E9D"/>
    <w:rsid w:val="00FD2EE4"/>
    <w:rsid w:val="00FD333E"/>
    <w:rsid w:val="00FD37FE"/>
    <w:rsid w:val="00FD3AD4"/>
    <w:rsid w:val="00FD3D80"/>
    <w:rsid w:val="00FD414D"/>
    <w:rsid w:val="00FD47C4"/>
    <w:rsid w:val="00FD4FC8"/>
    <w:rsid w:val="00FD4FF5"/>
    <w:rsid w:val="00FD509F"/>
    <w:rsid w:val="00FD51B2"/>
    <w:rsid w:val="00FD5D76"/>
    <w:rsid w:val="00FD6409"/>
    <w:rsid w:val="00FD6F31"/>
    <w:rsid w:val="00FD709D"/>
    <w:rsid w:val="00FE0466"/>
    <w:rsid w:val="00FE0874"/>
    <w:rsid w:val="00FE0B46"/>
    <w:rsid w:val="00FE0EB8"/>
    <w:rsid w:val="00FE13F8"/>
    <w:rsid w:val="00FE16B7"/>
    <w:rsid w:val="00FE1724"/>
    <w:rsid w:val="00FE180B"/>
    <w:rsid w:val="00FE2043"/>
    <w:rsid w:val="00FE2147"/>
    <w:rsid w:val="00FE26F0"/>
    <w:rsid w:val="00FE2A55"/>
    <w:rsid w:val="00FE2D3F"/>
    <w:rsid w:val="00FE2DB6"/>
    <w:rsid w:val="00FE2E70"/>
    <w:rsid w:val="00FE3020"/>
    <w:rsid w:val="00FE32DA"/>
    <w:rsid w:val="00FE37E1"/>
    <w:rsid w:val="00FE3D89"/>
    <w:rsid w:val="00FE3E0C"/>
    <w:rsid w:val="00FE422E"/>
    <w:rsid w:val="00FE47B6"/>
    <w:rsid w:val="00FE4D91"/>
    <w:rsid w:val="00FE4FC9"/>
    <w:rsid w:val="00FE5770"/>
    <w:rsid w:val="00FE5A53"/>
    <w:rsid w:val="00FE5ABE"/>
    <w:rsid w:val="00FE6053"/>
    <w:rsid w:val="00FE635B"/>
    <w:rsid w:val="00FE6AB9"/>
    <w:rsid w:val="00FE7672"/>
    <w:rsid w:val="00FE7A50"/>
    <w:rsid w:val="00FE7E99"/>
    <w:rsid w:val="00FF0341"/>
    <w:rsid w:val="00FF075C"/>
    <w:rsid w:val="00FF0883"/>
    <w:rsid w:val="00FF0896"/>
    <w:rsid w:val="00FF0CE5"/>
    <w:rsid w:val="00FF0F5C"/>
    <w:rsid w:val="00FF13EE"/>
    <w:rsid w:val="00FF17B5"/>
    <w:rsid w:val="00FF1EE4"/>
    <w:rsid w:val="00FF2234"/>
    <w:rsid w:val="00FF23C5"/>
    <w:rsid w:val="00FF26A0"/>
    <w:rsid w:val="00FF2896"/>
    <w:rsid w:val="00FF3357"/>
    <w:rsid w:val="00FF3DC0"/>
    <w:rsid w:val="00FF42B8"/>
    <w:rsid w:val="00FF482D"/>
    <w:rsid w:val="00FF497E"/>
    <w:rsid w:val="00FF5479"/>
    <w:rsid w:val="00FF572A"/>
    <w:rsid w:val="00FF5BDA"/>
    <w:rsid w:val="00FF5EBF"/>
    <w:rsid w:val="00FF604B"/>
    <w:rsid w:val="00FF618B"/>
    <w:rsid w:val="00FF64F7"/>
    <w:rsid w:val="00FF68C7"/>
    <w:rsid w:val="00FF75D8"/>
    <w:rsid w:val="00FF7636"/>
    <w:rsid w:val="00FF7808"/>
    <w:rsid w:val="00FF7CD4"/>
    <w:rsid w:val="00FF7F85"/>
    <w:rsid w:val="016AD170"/>
    <w:rsid w:val="01AE7E3B"/>
    <w:rsid w:val="01B332D5"/>
    <w:rsid w:val="01D2B2A7"/>
    <w:rsid w:val="05D7ADD3"/>
    <w:rsid w:val="06222D95"/>
    <w:rsid w:val="06580BB0"/>
    <w:rsid w:val="0669F2D4"/>
    <w:rsid w:val="069C7635"/>
    <w:rsid w:val="06DD7847"/>
    <w:rsid w:val="082B4FF6"/>
    <w:rsid w:val="08CF406B"/>
    <w:rsid w:val="093F3D52"/>
    <w:rsid w:val="0A51E86F"/>
    <w:rsid w:val="0ABFEC64"/>
    <w:rsid w:val="0ADB09A9"/>
    <w:rsid w:val="0B2F6899"/>
    <w:rsid w:val="0C440F6E"/>
    <w:rsid w:val="0D74E9C3"/>
    <w:rsid w:val="0D898931"/>
    <w:rsid w:val="0E5E624B"/>
    <w:rsid w:val="0F67518C"/>
    <w:rsid w:val="0FB76DED"/>
    <w:rsid w:val="0FBD82E0"/>
    <w:rsid w:val="10D38B21"/>
    <w:rsid w:val="11157C3A"/>
    <w:rsid w:val="11910AAC"/>
    <w:rsid w:val="122E3765"/>
    <w:rsid w:val="126ECCA3"/>
    <w:rsid w:val="127B15BF"/>
    <w:rsid w:val="12DF550F"/>
    <w:rsid w:val="12E098E8"/>
    <w:rsid w:val="1396B729"/>
    <w:rsid w:val="13E79B8C"/>
    <w:rsid w:val="141A627A"/>
    <w:rsid w:val="145CC004"/>
    <w:rsid w:val="14E7A05A"/>
    <w:rsid w:val="150E7771"/>
    <w:rsid w:val="15BBB7DE"/>
    <w:rsid w:val="15C7E7EF"/>
    <w:rsid w:val="1623B161"/>
    <w:rsid w:val="17502F9B"/>
    <w:rsid w:val="17593B14"/>
    <w:rsid w:val="18432A67"/>
    <w:rsid w:val="1873AA7D"/>
    <w:rsid w:val="18F50B75"/>
    <w:rsid w:val="1909CBF0"/>
    <w:rsid w:val="195EF5F3"/>
    <w:rsid w:val="19AB5F5D"/>
    <w:rsid w:val="19EA07F0"/>
    <w:rsid w:val="1AA35DD8"/>
    <w:rsid w:val="1B2AEA82"/>
    <w:rsid w:val="1B52F62F"/>
    <w:rsid w:val="1B8248A6"/>
    <w:rsid w:val="1C36BEA5"/>
    <w:rsid w:val="1CD8D16C"/>
    <w:rsid w:val="1D7F5006"/>
    <w:rsid w:val="1DB02FE8"/>
    <w:rsid w:val="1E8F44D0"/>
    <w:rsid w:val="1F66E4A7"/>
    <w:rsid w:val="201843FC"/>
    <w:rsid w:val="206CFB9C"/>
    <w:rsid w:val="213416DB"/>
    <w:rsid w:val="223BA81F"/>
    <w:rsid w:val="228D429A"/>
    <w:rsid w:val="22FF1505"/>
    <w:rsid w:val="233F67D0"/>
    <w:rsid w:val="2416DC05"/>
    <w:rsid w:val="2422F08A"/>
    <w:rsid w:val="24D2537E"/>
    <w:rsid w:val="24FEE834"/>
    <w:rsid w:val="26E11D64"/>
    <w:rsid w:val="2725DFFB"/>
    <w:rsid w:val="2744DFC7"/>
    <w:rsid w:val="275DB790"/>
    <w:rsid w:val="28973B73"/>
    <w:rsid w:val="28A6A1AA"/>
    <w:rsid w:val="28FC1F77"/>
    <w:rsid w:val="297746A6"/>
    <w:rsid w:val="298C6D13"/>
    <w:rsid w:val="29B2079B"/>
    <w:rsid w:val="2A323C22"/>
    <w:rsid w:val="2A701675"/>
    <w:rsid w:val="2ADB45E9"/>
    <w:rsid w:val="2B9EBFF0"/>
    <w:rsid w:val="2CC82AA0"/>
    <w:rsid w:val="2CDC1E14"/>
    <w:rsid w:val="2CDD9EA7"/>
    <w:rsid w:val="2F372E1A"/>
    <w:rsid w:val="2F9F1814"/>
    <w:rsid w:val="30D6ACD9"/>
    <w:rsid w:val="30EE08FF"/>
    <w:rsid w:val="30FA4243"/>
    <w:rsid w:val="3197269E"/>
    <w:rsid w:val="31E356F0"/>
    <w:rsid w:val="334F3B2C"/>
    <w:rsid w:val="3399862A"/>
    <w:rsid w:val="33CB7768"/>
    <w:rsid w:val="33DCF8A2"/>
    <w:rsid w:val="33FEA9FD"/>
    <w:rsid w:val="3611CBBE"/>
    <w:rsid w:val="36AED954"/>
    <w:rsid w:val="3713A1ED"/>
    <w:rsid w:val="37B94958"/>
    <w:rsid w:val="387130CC"/>
    <w:rsid w:val="387BB0B6"/>
    <w:rsid w:val="3916AE9F"/>
    <w:rsid w:val="39C7D873"/>
    <w:rsid w:val="39ECCD08"/>
    <w:rsid w:val="3A060634"/>
    <w:rsid w:val="3AC2C937"/>
    <w:rsid w:val="3B204D2B"/>
    <w:rsid w:val="3B29EBA7"/>
    <w:rsid w:val="3CE387FC"/>
    <w:rsid w:val="3E76D532"/>
    <w:rsid w:val="3EAA9EAA"/>
    <w:rsid w:val="3F748069"/>
    <w:rsid w:val="3FD5DD1C"/>
    <w:rsid w:val="40376A27"/>
    <w:rsid w:val="404A4D0C"/>
    <w:rsid w:val="404BD624"/>
    <w:rsid w:val="414AD7A3"/>
    <w:rsid w:val="41F4AA44"/>
    <w:rsid w:val="4317406F"/>
    <w:rsid w:val="439B4740"/>
    <w:rsid w:val="4470D41B"/>
    <w:rsid w:val="44BCB3D4"/>
    <w:rsid w:val="45B1958C"/>
    <w:rsid w:val="45F6D650"/>
    <w:rsid w:val="46331D75"/>
    <w:rsid w:val="464ED32B"/>
    <w:rsid w:val="47DB6C40"/>
    <w:rsid w:val="487D6E5A"/>
    <w:rsid w:val="48D0BEE5"/>
    <w:rsid w:val="491FAFDD"/>
    <w:rsid w:val="4B2BA75D"/>
    <w:rsid w:val="4B5FFC01"/>
    <w:rsid w:val="4B785B9F"/>
    <w:rsid w:val="4D0AD6B0"/>
    <w:rsid w:val="4D8FB0CC"/>
    <w:rsid w:val="4ED447B5"/>
    <w:rsid w:val="4FB9EEB5"/>
    <w:rsid w:val="4FF7909C"/>
    <w:rsid w:val="500D3F00"/>
    <w:rsid w:val="511BBECA"/>
    <w:rsid w:val="516B5F96"/>
    <w:rsid w:val="5206C0F8"/>
    <w:rsid w:val="56635827"/>
    <w:rsid w:val="5713531B"/>
    <w:rsid w:val="5741F5E3"/>
    <w:rsid w:val="576E2BCA"/>
    <w:rsid w:val="5793509D"/>
    <w:rsid w:val="58AB61E5"/>
    <w:rsid w:val="599AF8E9"/>
    <w:rsid w:val="5AA7E439"/>
    <w:rsid w:val="5B0A8275"/>
    <w:rsid w:val="5B18A4DE"/>
    <w:rsid w:val="5B7EB591"/>
    <w:rsid w:val="5BDE6175"/>
    <w:rsid w:val="5BF7E686"/>
    <w:rsid w:val="5C45E3AE"/>
    <w:rsid w:val="5C7DBE13"/>
    <w:rsid w:val="5DD4C22E"/>
    <w:rsid w:val="5DE12ED6"/>
    <w:rsid w:val="5DF0F462"/>
    <w:rsid w:val="5E3DC531"/>
    <w:rsid w:val="5FC12657"/>
    <w:rsid w:val="5FE1B075"/>
    <w:rsid w:val="610111A2"/>
    <w:rsid w:val="6124ABF4"/>
    <w:rsid w:val="61FCB0E3"/>
    <w:rsid w:val="62A5144B"/>
    <w:rsid w:val="63A8ED56"/>
    <w:rsid w:val="642D5EB9"/>
    <w:rsid w:val="643B7961"/>
    <w:rsid w:val="649A829E"/>
    <w:rsid w:val="65DCB50D"/>
    <w:rsid w:val="67426C71"/>
    <w:rsid w:val="67AE8B33"/>
    <w:rsid w:val="682073B4"/>
    <w:rsid w:val="698A9CFD"/>
    <w:rsid w:val="69998AB2"/>
    <w:rsid w:val="69B90A39"/>
    <w:rsid w:val="6A248EDB"/>
    <w:rsid w:val="6A500911"/>
    <w:rsid w:val="6B7FB68B"/>
    <w:rsid w:val="6C0ECA2B"/>
    <w:rsid w:val="6C40B007"/>
    <w:rsid w:val="6C89E7AF"/>
    <w:rsid w:val="6D988598"/>
    <w:rsid w:val="6E2B5B9D"/>
    <w:rsid w:val="6F696C1D"/>
    <w:rsid w:val="6FE8D8E1"/>
    <w:rsid w:val="70326D53"/>
    <w:rsid w:val="70EA5452"/>
    <w:rsid w:val="717AF64F"/>
    <w:rsid w:val="718112D5"/>
    <w:rsid w:val="71DD11AA"/>
    <w:rsid w:val="72A6C153"/>
    <w:rsid w:val="72F1E88A"/>
    <w:rsid w:val="7304C64D"/>
    <w:rsid w:val="73311D8C"/>
    <w:rsid w:val="7397BB4B"/>
    <w:rsid w:val="73F9BA3F"/>
    <w:rsid w:val="74B1ACB6"/>
    <w:rsid w:val="74F1F1D7"/>
    <w:rsid w:val="755A2499"/>
    <w:rsid w:val="755DF64C"/>
    <w:rsid w:val="76165637"/>
    <w:rsid w:val="761E7011"/>
    <w:rsid w:val="767D79A0"/>
    <w:rsid w:val="76AE6239"/>
    <w:rsid w:val="76B082CD"/>
    <w:rsid w:val="76FE6266"/>
    <w:rsid w:val="77A56AC8"/>
    <w:rsid w:val="77C559AD"/>
    <w:rsid w:val="77D14D38"/>
    <w:rsid w:val="77F1187B"/>
    <w:rsid w:val="78332AD1"/>
    <w:rsid w:val="7844F8BD"/>
    <w:rsid w:val="79016305"/>
    <w:rsid w:val="7A05142F"/>
    <w:rsid w:val="7A1445DC"/>
    <w:rsid w:val="7A1CDACB"/>
    <w:rsid w:val="7B015B22"/>
    <w:rsid w:val="7B0B1552"/>
    <w:rsid w:val="7B9163D4"/>
    <w:rsid w:val="7BB69F4E"/>
    <w:rsid w:val="7C8195D5"/>
    <w:rsid w:val="7D08F9F1"/>
    <w:rsid w:val="7D52719A"/>
    <w:rsid w:val="7E63CF55"/>
    <w:rsid w:val="7E7AC24D"/>
    <w:rsid w:val="7E96FF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D0812BD"/>
  <w15:docId w15:val="{9B70BF73-1144-4123-AEEA-EE932A7C62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744D"/>
    <w:pPr>
      <w:spacing w:after="0" w:line="240" w:lineRule="auto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852586"/>
    <w:pPr>
      <w:keepNext/>
      <w:keepLines/>
      <w:spacing w:before="240" w:after="240"/>
      <w:outlineLvl w:val="0"/>
    </w:pPr>
    <w:rPr>
      <w:rFonts w:eastAsiaTheme="majorEastAsia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42B7D"/>
    <w:pPr>
      <w:spacing w:before="240" w:after="120"/>
      <w:outlineLvl w:val="1"/>
    </w:pPr>
    <w:rPr>
      <w:sz w:val="24"/>
      <w:szCs w:val="24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F00A0"/>
    <w:pPr>
      <w:keepNext/>
      <w:keepLines/>
      <w:spacing w:before="120" w:after="60"/>
      <w:outlineLvl w:val="2"/>
    </w:pPr>
    <w:rPr>
      <w:rFonts w:eastAsiaTheme="majorEastAsia"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10843"/>
    <w:pPr>
      <w:keepNext/>
      <w:keepLines/>
      <w:spacing w:before="120" w:after="60"/>
      <w:ind w:left="720" w:hanging="360"/>
      <w:outlineLvl w:val="3"/>
    </w:pPr>
    <w:rPr>
      <w:rFonts w:asciiTheme="majorHAnsi" w:eastAsiaTheme="majorEastAsia" w:hAnsiTheme="majorHAnsi" w:cstheme="majorBidi"/>
      <w:i/>
      <w:iCs/>
      <w:color w:val="ED7D31" w:themeColor="accen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6F00A0"/>
    <w:rPr>
      <w:rFonts w:ascii="Times New Roman" w:eastAsiaTheme="majorEastAsia" w:hAnsi="Times New Roman" w:cs="Times New Roman"/>
      <w:i/>
    </w:rPr>
  </w:style>
  <w:style w:type="character" w:customStyle="1" w:styleId="Heading2Char">
    <w:name w:val="Heading 2 Char"/>
    <w:basedOn w:val="DefaultParagraphFont"/>
    <w:link w:val="Heading2"/>
    <w:uiPriority w:val="9"/>
    <w:rsid w:val="00842B7D"/>
    <w:rPr>
      <w:rFonts w:ascii="Times New Roman" w:hAnsi="Times New Roman" w:cs="Times New Roman"/>
      <w:sz w:val="24"/>
      <w:szCs w:val="24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52586"/>
    <w:rPr>
      <w:rFonts w:ascii="Times New Roman" w:eastAsiaTheme="majorEastAsia" w:hAnsi="Times New Roman" w:cs="Times New Roman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710843"/>
    <w:rPr>
      <w:rFonts w:asciiTheme="majorHAnsi" w:eastAsiaTheme="majorEastAsia" w:hAnsiTheme="majorHAnsi" w:cstheme="majorBidi"/>
      <w:i/>
      <w:iCs/>
      <w:color w:val="ED7D31" w:themeColor="accent2"/>
    </w:rPr>
  </w:style>
  <w:style w:type="paragraph" w:styleId="Title">
    <w:name w:val="Title"/>
    <w:basedOn w:val="Normal"/>
    <w:next w:val="Normal"/>
    <w:link w:val="TitleChar"/>
    <w:uiPriority w:val="10"/>
    <w:qFormat/>
    <w:rsid w:val="00930815"/>
    <w:pPr>
      <w:contextualSpacing/>
      <w:jc w:val="center"/>
    </w:pPr>
    <w:rPr>
      <w:rFonts w:asciiTheme="majorHAnsi" w:eastAsiaTheme="majorEastAsia" w:hAnsiTheme="majorHAnsi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30815"/>
    <w:rPr>
      <w:rFonts w:asciiTheme="majorHAnsi" w:eastAsiaTheme="majorEastAsia" w:hAnsiTheme="majorHAnsi" w:cstheme="majorBidi"/>
      <w:b/>
      <w:spacing w:val="-10"/>
      <w:kern w:val="28"/>
      <w:sz w:val="28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30815"/>
    <w:pPr>
      <w:numPr>
        <w:ilvl w:val="1"/>
      </w:numPr>
      <w:jc w:val="center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30815"/>
    <w:rPr>
      <w:rFonts w:eastAsiaTheme="minorEastAsia"/>
      <w:color w:val="5A5A5A" w:themeColor="text1" w:themeTint="A5"/>
      <w:spacing w:val="15"/>
    </w:rPr>
  </w:style>
  <w:style w:type="character" w:styleId="IntenseEmphasis">
    <w:name w:val="Intense Emphasis"/>
    <w:basedOn w:val="DefaultParagraphFont"/>
    <w:uiPriority w:val="21"/>
    <w:qFormat/>
    <w:rsid w:val="00930815"/>
    <w:rPr>
      <w:rFonts w:asciiTheme="minorHAnsi" w:hAnsiTheme="minorHAnsi"/>
      <w:b/>
      <w:i/>
      <w:iCs/>
      <w:color w:val="2E74B5" w:themeColor="accent5" w:themeShade="BF"/>
      <w:sz w:val="22"/>
    </w:rPr>
  </w:style>
  <w:style w:type="character" w:styleId="Emphasis">
    <w:name w:val="Emphasis"/>
    <w:basedOn w:val="DefaultParagraphFont"/>
    <w:uiPriority w:val="20"/>
    <w:qFormat/>
    <w:rsid w:val="00930815"/>
    <w:rPr>
      <w:rFonts w:asciiTheme="minorHAnsi" w:hAnsiTheme="minorHAnsi"/>
      <w:b/>
      <w:i/>
      <w:iCs/>
      <w:color w:val="auto"/>
      <w:sz w:val="22"/>
    </w:rPr>
  </w:style>
  <w:style w:type="paragraph" w:styleId="Quote">
    <w:name w:val="Quote"/>
    <w:basedOn w:val="Normal"/>
    <w:next w:val="Normal"/>
    <w:link w:val="QuoteChar"/>
    <w:uiPriority w:val="29"/>
    <w:qFormat/>
    <w:rsid w:val="00930815"/>
    <w:pPr>
      <w:spacing w:before="12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30815"/>
    <w:rPr>
      <w:i/>
      <w:iCs/>
      <w:color w:val="404040" w:themeColor="text1" w:themeTint="BF"/>
    </w:rPr>
  </w:style>
  <w:style w:type="paragraph" w:customStyle="1" w:styleId="TableTitle">
    <w:name w:val="Table Title"/>
    <w:basedOn w:val="Heading1"/>
    <w:link w:val="TableTitleChar"/>
    <w:autoRedefine/>
    <w:qFormat/>
    <w:rsid w:val="00EE47AD"/>
    <w:pPr>
      <w:spacing w:before="0" w:after="120"/>
    </w:pPr>
    <w:rPr>
      <w:rFonts w:ascii="Arial" w:hAnsi="Arial" w:cs="Arial"/>
      <w:sz w:val="22"/>
      <w:szCs w:val="22"/>
    </w:rPr>
  </w:style>
  <w:style w:type="character" w:customStyle="1" w:styleId="TableTitleChar">
    <w:name w:val="Table Title Char"/>
    <w:basedOn w:val="DefaultParagraphFont"/>
    <w:link w:val="TableTitle"/>
    <w:rsid w:val="00EE47AD"/>
    <w:rPr>
      <w:rFonts w:ascii="Arial" w:eastAsiaTheme="majorEastAsia" w:hAnsi="Arial" w:cs="Arial"/>
      <w:b/>
    </w:rPr>
  </w:style>
  <w:style w:type="table" w:styleId="ListTable3-Accent5">
    <w:name w:val="List Table 3 Accent 5"/>
    <w:basedOn w:val="TableNormal"/>
    <w:uiPriority w:val="48"/>
    <w:rsid w:val="00930815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pPr>
        <w:jc w:val="center"/>
      </w:pPr>
      <w:rPr>
        <w:rFonts w:asciiTheme="majorHAnsi" w:hAnsiTheme="majorHAnsi"/>
        <w:b/>
        <w:bCs/>
        <w:color w:val="FFFFFF" w:themeColor="background1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  <w:shd w:val="clear" w:color="auto" w:fill="2E74B5" w:themeFill="accent5" w:themeFillShade="BF"/>
        <w:vAlign w:val="bottom"/>
      </w:tcPr>
    </w:tblStylePr>
    <w:tblStylePr w:type="lastRow">
      <w:rPr>
        <w:rFonts w:asciiTheme="majorHAnsi" w:hAnsiTheme="majorHAnsi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pPr>
        <w:jc w:val="left"/>
      </w:pPr>
      <w:rPr>
        <w:rFonts w:asciiTheme="majorHAnsi" w:hAnsiTheme="majorHAnsi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</w:tcPr>
    </w:tblStylePr>
    <w:tblStylePr w:type="band2Horz">
      <w:pPr>
        <w:jc w:val="left"/>
      </w:pPr>
      <w:rPr>
        <w:rFonts w:asciiTheme="majorHAnsi" w:hAnsiTheme="majorHAnsi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paragraph" w:styleId="ListParagraph">
    <w:name w:val="List Paragraph"/>
    <w:basedOn w:val="Normal"/>
    <w:link w:val="ListParagraphChar"/>
    <w:uiPriority w:val="34"/>
    <w:qFormat/>
    <w:rsid w:val="0088358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A33A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33A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954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9543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9543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54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543C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912B66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">
    <w:name w:val="Table"/>
    <w:basedOn w:val="Caption"/>
    <w:rsid w:val="00C1491E"/>
    <w:pPr>
      <w:suppressLineNumbers/>
      <w:suppressAutoHyphens/>
      <w:spacing w:before="120" w:after="120"/>
    </w:pPr>
    <w:rPr>
      <w:rFonts w:ascii="Times" w:eastAsia="Noto Serif CJK SC" w:hAnsi="Times" w:cs="Lohit Devanagari"/>
      <w:color w:val="auto"/>
      <w:kern w:val="2"/>
      <w:sz w:val="24"/>
      <w:szCs w:val="24"/>
      <w:lang w:eastAsia="zh-CN" w:bidi="hi-IN"/>
    </w:rPr>
  </w:style>
  <w:style w:type="paragraph" w:styleId="Caption">
    <w:name w:val="caption"/>
    <w:basedOn w:val="Normal"/>
    <w:next w:val="Normal"/>
    <w:uiPriority w:val="35"/>
    <w:unhideWhenUsed/>
    <w:qFormat/>
    <w:rsid w:val="00C1491E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D6DA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D6DA0"/>
  </w:style>
  <w:style w:type="paragraph" w:styleId="Footer">
    <w:name w:val="footer"/>
    <w:basedOn w:val="Normal"/>
    <w:link w:val="FooterChar"/>
    <w:uiPriority w:val="99"/>
    <w:unhideWhenUsed/>
    <w:rsid w:val="00AD6DA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D6DA0"/>
  </w:style>
  <w:style w:type="character" w:styleId="Hyperlink">
    <w:name w:val="Hyperlink"/>
    <w:basedOn w:val="DefaultParagraphFont"/>
    <w:uiPriority w:val="99"/>
    <w:unhideWhenUsed/>
    <w:rsid w:val="00810158"/>
    <w:rPr>
      <w:color w:val="0563C1" w:themeColor="hyperlink"/>
      <w:u w:val="single"/>
    </w:rPr>
  </w:style>
  <w:style w:type="table" w:styleId="ListTable3-Accent1">
    <w:name w:val="List Table 3 Accent 1"/>
    <w:basedOn w:val="TableNormal"/>
    <w:uiPriority w:val="48"/>
    <w:rsid w:val="00F95F86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table" w:styleId="PlainTable2">
    <w:name w:val="Plain Table 2"/>
    <w:basedOn w:val="TableNormal"/>
    <w:uiPriority w:val="42"/>
    <w:rsid w:val="004E3BF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UnresolvedMention">
    <w:name w:val="Unresolved Mention"/>
    <w:basedOn w:val="DefaultParagraphFont"/>
    <w:uiPriority w:val="99"/>
    <w:unhideWhenUsed/>
    <w:rsid w:val="00C63FF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DF1FB3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F1FB3"/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DF1FB3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89698D"/>
    <w:rPr>
      <w:noProof/>
      <w:szCs w:val="24"/>
    </w:rPr>
  </w:style>
  <w:style w:type="character" w:customStyle="1" w:styleId="EndNoteBibliographyChar">
    <w:name w:val="EndNote Bibliography Char"/>
    <w:basedOn w:val="ListParagraphChar"/>
    <w:link w:val="EndNoteBibliography"/>
    <w:rsid w:val="0089698D"/>
    <w:rPr>
      <w:rFonts w:ascii="Times New Roman" w:hAnsi="Times New Roman" w:cs="Times New Roman"/>
      <w:noProof/>
      <w:szCs w:val="24"/>
    </w:rPr>
  </w:style>
  <w:style w:type="paragraph" w:styleId="Revision">
    <w:name w:val="Revision"/>
    <w:hidden/>
    <w:uiPriority w:val="99"/>
    <w:semiHidden/>
    <w:rsid w:val="00A9090C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Default">
    <w:name w:val="Default"/>
    <w:rsid w:val="00460A22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customStyle="1" w:styleId="1-Tabletext">
    <w:name w:val="1-Table text"/>
    <w:basedOn w:val="Normal"/>
    <w:autoRedefine/>
    <w:qFormat/>
    <w:rsid w:val="00174CDF"/>
    <w:rPr>
      <w:rFonts w:ascii="Arial" w:eastAsia="Arial" w:hAnsi="Arial" w:cstheme="minorHAnsi"/>
      <w:sz w:val="18"/>
      <w:szCs w:val="24"/>
      <w:lang w:val="de-AT" w:eastAsia="de-AT"/>
    </w:rPr>
  </w:style>
  <w:style w:type="paragraph" w:customStyle="1" w:styleId="1-TableHeading">
    <w:name w:val="1-Table Heading"/>
    <w:basedOn w:val="Normal"/>
    <w:autoRedefine/>
    <w:qFormat/>
    <w:rsid w:val="00462001"/>
    <w:pPr>
      <w:keepNext/>
      <w:keepLines/>
      <w:jc w:val="center"/>
    </w:pPr>
    <w:rPr>
      <w:rFonts w:ascii="Arial" w:eastAsia="Arial" w:hAnsi="Arial" w:cs="Arial"/>
      <w:b/>
      <w:sz w:val="18"/>
      <w:szCs w:val="18"/>
      <w:lang w:val="de-AT" w:eastAsia="de-AT"/>
    </w:rPr>
  </w:style>
  <w:style w:type="table" w:customStyle="1" w:styleId="BlueTable">
    <w:name w:val="Blue Table"/>
    <w:basedOn w:val="TableNormal"/>
    <w:uiPriority w:val="99"/>
    <w:rsid w:val="00B4578F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paragraph" w:customStyle="1" w:styleId="FigureTableNote">
    <w:name w:val="Figure Table Note"/>
    <w:basedOn w:val="Normal"/>
    <w:qFormat/>
    <w:rsid w:val="002C31CD"/>
    <w:pPr>
      <w:spacing w:after="360"/>
      <w:contextualSpacing/>
      <w:textAlignment w:val="center"/>
    </w:pPr>
    <w:rPr>
      <w:rFonts w:ascii="Calibri" w:eastAsia="Times New Roman" w:hAnsi="Calibri" w:cs="Calibri"/>
      <w:sz w:val="20"/>
    </w:rPr>
  </w:style>
  <w:style w:type="character" w:customStyle="1" w:styleId="cf01">
    <w:name w:val="cf01"/>
    <w:basedOn w:val="DefaultParagraphFont"/>
    <w:rsid w:val="002C31CD"/>
    <w:rPr>
      <w:rFonts w:ascii="Segoe UI" w:hAnsi="Segoe UI" w:cs="Segoe UI" w:hint="default"/>
      <w:sz w:val="18"/>
      <w:szCs w:val="18"/>
    </w:rPr>
  </w:style>
  <w:style w:type="character" w:styleId="Mention">
    <w:name w:val="Mention"/>
    <w:basedOn w:val="DefaultParagraphFont"/>
    <w:uiPriority w:val="99"/>
    <w:unhideWhenUsed/>
    <w:rsid w:val="00F50E61"/>
    <w:rPr>
      <w:color w:val="2B579A"/>
      <w:shd w:val="clear" w:color="auto" w:fill="E1DFDD"/>
    </w:rPr>
  </w:style>
  <w:style w:type="paragraph" w:customStyle="1" w:styleId="PCORIBody">
    <w:name w:val="PCORI Body"/>
    <w:basedOn w:val="Normal"/>
    <w:link w:val="PCORIBodyChar"/>
    <w:qFormat/>
    <w:rsid w:val="00945DD9"/>
    <w:pPr>
      <w:spacing w:after="240" w:line="360" w:lineRule="auto"/>
      <w:ind w:firstLine="720"/>
    </w:pPr>
    <w:rPr>
      <w:rFonts w:asciiTheme="minorHAnsi" w:hAnsiTheme="minorHAnsi" w:cstheme="minorBidi"/>
      <w:sz w:val="24"/>
      <w:szCs w:val="24"/>
    </w:rPr>
  </w:style>
  <w:style w:type="character" w:customStyle="1" w:styleId="PCORIBodyChar">
    <w:name w:val="PCORI Body Char"/>
    <w:basedOn w:val="DefaultParagraphFont"/>
    <w:link w:val="PCORIBody"/>
    <w:rsid w:val="00945DD9"/>
    <w:rPr>
      <w:sz w:val="24"/>
      <w:szCs w:val="24"/>
    </w:rPr>
  </w:style>
  <w:style w:type="table" w:styleId="ListTable1Light-Accent5">
    <w:name w:val="List Table 1 Light Accent 5"/>
    <w:basedOn w:val="TableNormal"/>
    <w:uiPriority w:val="46"/>
    <w:rsid w:val="00842B7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character" w:customStyle="1" w:styleId="TextChar">
    <w:name w:val="Text Char"/>
    <w:basedOn w:val="DefaultParagraphFont"/>
    <w:link w:val="Text"/>
    <w:uiPriority w:val="99"/>
    <w:locked/>
    <w:rsid w:val="00D63A03"/>
  </w:style>
  <w:style w:type="paragraph" w:customStyle="1" w:styleId="Text">
    <w:name w:val="Text"/>
    <w:basedOn w:val="Normal"/>
    <w:link w:val="TextChar"/>
    <w:uiPriority w:val="99"/>
    <w:rsid w:val="00D63A03"/>
    <w:pPr>
      <w:spacing w:after="240"/>
    </w:pPr>
    <w:rPr>
      <w:rFonts w:asciiTheme="minorHAnsi" w:hAnsiTheme="minorHAnsi" w:cstheme="minorBidi"/>
    </w:rPr>
  </w:style>
  <w:style w:type="character" w:styleId="FollowedHyperlink">
    <w:name w:val="FollowedHyperlink"/>
    <w:basedOn w:val="DefaultParagraphFont"/>
    <w:uiPriority w:val="99"/>
    <w:semiHidden/>
    <w:unhideWhenUsed/>
    <w:rsid w:val="00D63A03"/>
    <w:rPr>
      <w:color w:val="954F72" w:themeColor="followedHyperlink"/>
      <w:u w:val="single"/>
    </w:rPr>
  </w:style>
  <w:style w:type="paragraph" w:styleId="NoSpacing">
    <w:name w:val="No Spacing"/>
    <w:uiPriority w:val="1"/>
    <w:qFormat/>
    <w:rsid w:val="00D63A03"/>
    <w:pPr>
      <w:spacing w:after="0" w:line="240" w:lineRule="auto"/>
    </w:pPr>
  </w:style>
  <w:style w:type="table" w:customStyle="1" w:styleId="TableGrid11">
    <w:name w:val="Table Grid11"/>
    <w:basedOn w:val="TableNormal"/>
    <w:next w:val="TableGrid"/>
    <w:uiPriority w:val="59"/>
    <w:rsid w:val="00D63A03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ragraph">
    <w:name w:val="paragraph"/>
    <w:basedOn w:val="Normal"/>
    <w:rsid w:val="00D63A03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normaltextrun">
    <w:name w:val="normaltextrun"/>
    <w:basedOn w:val="DefaultParagraphFont"/>
    <w:rsid w:val="00D63A03"/>
  </w:style>
  <w:style w:type="character" w:customStyle="1" w:styleId="eop">
    <w:name w:val="eop"/>
    <w:basedOn w:val="DefaultParagraphFont"/>
    <w:rsid w:val="00D63A03"/>
  </w:style>
  <w:style w:type="character" w:customStyle="1" w:styleId="scxw126348817">
    <w:name w:val="scxw126348817"/>
    <w:basedOn w:val="DefaultParagraphFont"/>
    <w:rsid w:val="00D63A03"/>
  </w:style>
  <w:style w:type="paragraph" w:customStyle="1" w:styleId="aexpertise-heading">
    <w:name w:val="aexpertise-heading"/>
    <w:basedOn w:val="Normal"/>
    <w:qFormat/>
    <w:rsid w:val="00D63A03"/>
    <w:pPr>
      <w:keepNext/>
      <w:framePr w:hSpace="187" w:wrap="around" w:vAnchor="text" w:hAnchor="page" w:x="1" w:y="46"/>
      <w:spacing w:before="40"/>
    </w:pPr>
    <w:rPr>
      <w:rFonts w:ascii="Arial" w:eastAsia="Times New Roman" w:hAnsi="Arial"/>
      <w:b/>
      <w:noProof/>
      <w:color w:val="002E5F"/>
      <w:sz w:val="18"/>
      <w:szCs w:val="20"/>
    </w:rPr>
  </w:style>
  <w:style w:type="paragraph" w:customStyle="1" w:styleId="textbox-text-black-accentbox">
    <w:name w:val="textbox-text-black - accent box"/>
    <w:basedOn w:val="Normal"/>
    <w:qFormat/>
    <w:rsid w:val="00D63A03"/>
    <w:pPr>
      <w:keepNext/>
      <w:tabs>
        <w:tab w:val="center" w:pos="1247"/>
      </w:tabs>
      <w:spacing w:before="40" w:after="360"/>
    </w:pPr>
    <w:rPr>
      <w:rFonts w:ascii="Arial" w:hAnsi="Arial" w:cstheme="minorBidi"/>
      <w:noProof/>
      <w:sz w:val="21"/>
      <w:szCs w:val="18"/>
      <w:lang w:eastAsia="zh-CN"/>
    </w:rPr>
  </w:style>
  <w:style w:type="table" w:styleId="GridTable4-Accent1">
    <w:name w:val="Grid Table 4 Accent 1"/>
    <w:basedOn w:val="TableNormal"/>
    <w:uiPriority w:val="49"/>
    <w:rsid w:val="00D63A03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character" w:customStyle="1" w:styleId="highlight">
    <w:name w:val="highlight"/>
    <w:basedOn w:val="DefaultParagraphFont"/>
    <w:rsid w:val="00D63A03"/>
  </w:style>
  <w:style w:type="paragraph" w:customStyle="1" w:styleId="1-CoverTitle">
    <w:name w:val="1-Cover Title"/>
    <w:basedOn w:val="Normal"/>
    <w:qFormat/>
    <w:rsid w:val="00D63A03"/>
    <w:pPr>
      <w:suppressAutoHyphens/>
      <w:spacing w:after="480" w:line="192" w:lineRule="auto"/>
    </w:pPr>
    <w:rPr>
      <w:rFonts w:ascii="Open Sans" w:hAnsi="Open Sans" w:cs="Open Sans"/>
      <w:color w:val="267D9E"/>
      <w:spacing w:val="-3"/>
      <w:sz w:val="52"/>
      <w:szCs w:val="52"/>
    </w:rPr>
  </w:style>
  <w:style w:type="paragraph" w:customStyle="1" w:styleId="1-CoverAuthors">
    <w:name w:val="1-Cover Authors"/>
    <w:basedOn w:val="1-CoverTitle"/>
    <w:qFormat/>
    <w:rsid w:val="00D63A03"/>
    <w:pPr>
      <w:spacing w:after="360" w:line="288" w:lineRule="auto"/>
      <w:contextualSpacing/>
    </w:pPr>
    <w:rPr>
      <w:b/>
      <w:sz w:val="20"/>
      <w:szCs w:val="20"/>
    </w:rPr>
  </w:style>
  <w:style w:type="paragraph" w:customStyle="1" w:styleId="1-Covertext">
    <w:name w:val="1-Cover text"/>
    <w:basedOn w:val="Normal"/>
    <w:qFormat/>
    <w:rsid w:val="00D63A03"/>
    <w:rPr>
      <w:rFonts w:ascii="Calibri" w:eastAsia="Times New Roman" w:hAnsi="Calibri"/>
      <w:sz w:val="24"/>
      <w:szCs w:val="24"/>
    </w:rPr>
  </w:style>
  <w:style w:type="paragraph" w:customStyle="1" w:styleId="1-Covertext2">
    <w:name w:val="1-Cover text 2"/>
    <w:basedOn w:val="1-Covertext"/>
    <w:qFormat/>
    <w:rsid w:val="00D63A03"/>
    <w:rPr>
      <w:rFonts w:eastAsia="Calibri"/>
      <w:b/>
    </w:rPr>
  </w:style>
  <w:style w:type="character" w:customStyle="1" w:styleId="1-eop">
    <w:name w:val="1-eop"/>
    <w:basedOn w:val="DefaultParagraphFont"/>
    <w:rsid w:val="00D63A03"/>
  </w:style>
  <w:style w:type="paragraph" w:customStyle="1" w:styleId="1-CovertextLast">
    <w:name w:val="1-Cover text Last"/>
    <w:basedOn w:val="1-Covertext"/>
    <w:qFormat/>
    <w:rsid w:val="00D63A03"/>
    <w:pPr>
      <w:spacing w:after="360"/>
    </w:pPr>
  </w:style>
  <w:style w:type="paragraph" w:customStyle="1" w:styleId="1-Covertexthd">
    <w:name w:val="1-Cover text hd"/>
    <w:basedOn w:val="1-Covertext"/>
    <w:qFormat/>
    <w:rsid w:val="00D63A03"/>
    <w:pPr>
      <w:spacing w:after="160"/>
    </w:pPr>
  </w:style>
  <w:style w:type="paragraph" w:customStyle="1" w:styleId="1-eoptext">
    <w:name w:val="1-eop text"/>
    <w:basedOn w:val="Normal"/>
    <w:qFormat/>
    <w:rsid w:val="00D63A03"/>
    <w:rPr>
      <w:rFonts w:ascii="Calibri" w:eastAsia="Times New Roman" w:hAnsi="Calibri" w:cs="Calibri"/>
      <w:szCs w:val="24"/>
    </w:rPr>
  </w:style>
  <w:style w:type="table" w:customStyle="1" w:styleId="TableGrid1">
    <w:name w:val="Table Grid1"/>
    <w:basedOn w:val="TableNormal"/>
    <w:next w:val="TableGrid"/>
    <w:uiPriority w:val="39"/>
    <w:rsid w:val="00D63A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3">
    <w:name w:val="Grid Table 3"/>
    <w:basedOn w:val="TableNormal"/>
    <w:uiPriority w:val="48"/>
    <w:rsid w:val="00D63A03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2">
    <w:name w:val="Grid Table 2"/>
    <w:basedOn w:val="TableNormal"/>
    <w:uiPriority w:val="47"/>
    <w:rsid w:val="00D63A03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1Light">
    <w:name w:val="Grid Table 1 Light"/>
    <w:basedOn w:val="TableNormal"/>
    <w:uiPriority w:val="46"/>
    <w:rsid w:val="00D63A03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FigureTableTitle">
    <w:name w:val="Figure Table Title"/>
    <w:basedOn w:val="Normal"/>
    <w:qFormat/>
    <w:rsid w:val="00D63A03"/>
    <w:pPr>
      <w:keepNext/>
      <w:spacing w:after="160"/>
    </w:pPr>
    <w:rPr>
      <w:rFonts w:asciiTheme="minorHAnsi" w:hAnsiTheme="minorHAnsi" w:cstheme="minorBidi"/>
      <w:b/>
      <w:sz w:val="24"/>
      <w:szCs w:val="24"/>
    </w:rPr>
  </w:style>
  <w:style w:type="paragraph" w:customStyle="1" w:styleId="CM1">
    <w:name w:val="CM1"/>
    <w:basedOn w:val="Normal"/>
    <w:next w:val="Normal"/>
    <w:rsid w:val="00D63A03"/>
    <w:pPr>
      <w:widowControl w:val="0"/>
      <w:autoSpaceDE w:val="0"/>
      <w:autoSpaceDN w:val="0"/>
      <w:adjustRightInd w:val="0"/>
    </w:pPr>
    <w:rPr>
      <w:rFonts w:ascii="Calibri" w:eastAsia="Times New Roman" w:hAnsi="Calibri"/>
      <w:sz w:val="24"/>
      <w:szCs w:val="24"/>
      <w:lang w:val="en-CA" w:eastAsia="en-CA"/>
    </w:rPr>
  </w:style>
  <w:style w:type="paragraph" w:styleId="TOC1">
    <w:name w:val="toc 1"/>
    <w:basedOn w:val="Normal"/>
    <w:next w:val="Normal"/>
    <w:autoRedefine/>
    <w:uiPriority w:val="39"/>
    <w:unhideWhenUsed/>
    <w:rsid w:val="00D63A03"/>
    <w:pPr>
      <w:tabs>
        <w:tab w:val="right" w:leader="dot" w:pos="9350"/>
      </w:tabs>
      <w:spacing w:after="100" w:line="259" w:lineRule="auto"/>
    </w:pPr>
    <w:rPr>
      <w:rFonts w:asciiTheme="minorHAnsi" w:hAnsiTheme="minorHAnsi" w:cstheme="minorBidi"/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D63A03"/>
    <w:pPr>
      <w:tabs>
        <w:tab w:val="right" w:leader="dot" w:pos="9350"/>
      </w:tabs>
      <w:spacing w:after="100" w:line="259" w:lineRule="auto"/>
      <w:ind w:left="220"/>
    </w:pPr>
    <w:rPr>
      <w:rFonts w:asciiTheme="minorHAnsi" w:hAnsiTheme="minorHAnsi" w:cstheme="minorBidi"/>
    </w:rPr>
  </w:style>
  <w:style w:type="paragraph" w:styleId="TOC3">
    <w:name w:val="toc 3"/>
    <w:basedOn w:val="Normal"/>
    <w:next w:val="Normal"/>
    <w:autoRedefine/>
    <w:uiPriority w:val="39"/>
    <w:unhideWhenUsed/>
    <w:rsid w:val="00D63A03"/>
    <w:pPr>
      <w:tabs>
        <w:tab w:val="right" w:leader="dot" w:pos="9350"/>
      </w:tabs>
      <w:spacing w:after="100" w:line="259" w:lineRule="auto"/>
      <w:ind w:left="440"/>
    </w:pPr>
    <w:rPr>
      <w:rFonts w:asciiTheme="minorHAnsi" w:hAnsiTheme="minorHAnsi" w:cstheme="minorBidi"/>
    </w:rPr>
  </w:style>
  <w:style w:type="paragraph" w:customStyle="1" w:styleId="SummaryBoxText">
    <w:name w:val="Summary_Box_Text"/>
    <w:basedOn w:val="Normal"/>
    <w:qFormat/>
    <w:rsid w:val="00D63A03"/>
    <w:pPr>
      <w:framePr w:hSpace="141" w:wrap="around" w:vAnchor="text" w:hAnchor="text" w:y="1"/>
      <w:spacing w:before="80" w:after="80" w:line="288" w:lineRule="auto"/>
    </w:pPr>
    <w:rPr>
      <w:rFonts w:ascii="Calibri" w:eastAsia="Arial" w:hAnsi="Calibri"/>
      <w:b/>
      <w:sz w:val="24"/>
      <w:szCs w:val="24"/>
    </w:rPr>
  </w:style>
  <w:style w:type="paragraph" w:customStyle="1" w:styleId="SummaryBoxBullet">
    <w:name w:val="Summary_Box_Bullet"/>
    <w:basedOn w:val="SummaryBoxText"/>
    <w:qFormat/>
    <w:rsid w:val="00D63A03"/>
    <w:pPr>
      <w:framePr w:wrap="around"/>
      <w:numPr>
        <w:numId w:val="3"/>
      </w:numPr>
    </w:pPr>
    <w:rPr>
      <w:b w:val="0"/>
    </w:rPr>
  </w:style>
  <w:style w:type="paragraph" w:customStyle="1" w:styleId="TableHeader">
    <w:name w:val="TableHeader"/>
    <w:basedOn w:val="Normal"/>
    <w:autoRedefine/>
    <w:qFormat/>
    <w:rsid w:val="00AD2980"/>
    <w:pPr>
      <w:jc w:val="center"/>
      <w:textAlignment w:val="baseline"/>
    </w:pPr>
    <w:rPr>
      <w:rFonts w:ascii="Arial" w:eastAsia="Times New Roman" w:hAnsi="Arial" w:cstheme="minorHAnsi"/>
      <w:b/>
      <w:bCs/>
      <w:sz w:val="18"/>
      <w:szCs w:val="18"/>
    </w:rPr>
  </w:style>
  <w:style w:type="paragraph" w:customStyle="1" w:styleId="TableText">
    <w:name w:val="Table Text"/>
    <w:basedOn w:val="Normal"/>
    <w:qFormat/>
    <w:rsid w:val="00D63A03"/>
    <w:pPr>
      <w:textAlignment w:val="baseline"/>
    </w:pPr>
    <w:rPr>
      <w:rFonts w:ascii="Calibri" w:eastAsia="Times New Roman" w:hAnsi="Calibri" w:cs="Calibr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D63A03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scxw8685313">
    <w:name w:val="scxw8685313"/>
    <w:basedOn w:val="DefaultParagraphFont"/>
    <w:rsid w:val="00D63A03"/>
  </w:style>
  <w:style w:type="character" w:customStyle="1" w:styleId="scxw2737774">
    <w:name w:val="scxw2737774"/>
    <w:basedOn w:val="DefaultParagraphFont"/>
    <w:rsid w:val="00D63A03"/>
  </w:style>
  <w:style w:type="character" w:customStyle="1" w:styleId="scxw257054166">
    <w:name w:val="scxw257054166"/>
    <w:basedOn w:val="DefaultParagraphFont"/>
    <w:rsid w:val="00D63A03"/>
  </w:style>
  <w:style w:type="character" w:customStyle="1" w:styleId="scxw51792544">
    <w:name w:val="scxw51792544"/>
    <w:basedOn w:val="DefaultParagraphFont"/>
    <w:rsid w:val="00D63A03"/>
  </w:style>
  <w:style w:type="paragraph" w:styleId="TOCHeading">
    <w:name w:val="TOC Heading"/>
    <w:basedOn w:val="Heading1"/>
    <w:next w:val="Normal"/>
    <w:uiPriority w:val="39"/>
    <w:unhideWhenUsed/>
    <w:qFormat/>
    <w:rsid w:val="00D63A03"/>
    <w:pPr>
      <w:spacing w:after="0" w:line="259" w:lineRule="auto"/>
      <w:outlineLvl w:val="9"/>
    </w:pPr>
    <w:rPr>
      <w:rFonts w:asciiTheme="majorHAnsi" w:hAnsiTheme="majorHAnsi" w:cstheme="majorBidi"/>
      <w:b w:val="0"/>
      <w:color w:val="2F5496" w:themeColor="accent1" w:themeShade="BF"/>
      <w:sz w:val="32"/>
      <w:szCs w:val="32"/>
    </w:rPr>
  </w:style>
  <w:style w:type="paragraph" w:customStyle="1" w:styleId="1-BodyText">
    <w:name w:val="1-Body Text"/>
    <w:basedOn w:val="Normal"/>
    <w:link w:val="1-BodyTextChar"/>
    <w:qFormat/>
    <w:rsid w:val="008857B5"/>
    <w:pPr>
      <w:ind w:firstLine="720"/>
    </w:pPr>
    <w:rPr>
      <w:rFonts w:eastAsia="Times New Roman"/>
      <w:sz w:val="24"/>
      <w:szCs w:val="24"/>
    </w:rPr>
  </w:style>
  <w:style w:type="character" w:customStyle="1" w:styleId="1-BodyTextChar">
    <w:name w:val="1-Body Text Char"/>
    <w:basedOn w:val="DefaultParagraphFont"/>
    <w:link w:val="1-BodyText"/>
    <w:rsid w:val="008857B5"/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2D4A3B"/>
  </w:style>
  <w:style w:type="paragraph" w:customStyle="1" w:styleId="abbreviations">
    <w:name w:val="abbreviations"/>
    <w:basedOn w:val="Normal"/>
    <w:autoRedefine/>
    <w:qFormat/>
    <w:rsid w:val="005178EF"/>
    <w:rPr>
      <w:sz w:val="16"/>
      <w:szCs w:val="16"/>
    </w:rPr>
  </w:style>
  <w:style w:type="character" w:styleId="Strong">
    <w:name w:val="Strong"/>
    <w:basedOn w:val="DefaultParagraphFont"/>
    <w:uiPriority w:val="22"/>
    <w:qFormat/>
    <w:rsid w:val="00D41B1D"/>
    <w:rPr>
      <w:b/>
      <w:bCs/>
    </w:rPr>
  </w:style>
  <w:style w:type="table" w:styleId="ListTable2">
    <w:name w:val="List Table 2"/>
    <w:basedOn w:val="TableNormal"/>
    <w:uiPriority w:val="47"/>
    <w:rsid w:val="0045510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1Light">
    <w:name w:val="List Table 1 Light"/>
    <w:basedOn w:val="TableNormal"/>
    <w:uiPriority w:val="46"/>
    <w:rsid w:val="00455100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HRQ1">
    <w:name w:val="AHRQ1"/>
    <w:basedOn w:val="TableGrid"/>
    <w:rsid w:val="000316FA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paragraph" w:customStyle="1" w:styleId="Tabletext0">
    <w:name w:val="Table text"/>
    <w:basedOn w:val="Normal"/>
    <w:qFormat/>
    <w:rsid w:val="000316FA"/>
    <w:rPr>
      <w:rFonts w:ascii="Arial" w:hAnsi="Arial" w:cs="Arial"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14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294863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72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1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2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82836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33401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686797">
          <w:marLeft w:val="1829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654752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433813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04842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9848823">
          <w:marLeft w:val="1829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307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10502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963217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55610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482510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52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53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541274">
          <w:marLeft w:val="547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283064">
          <w:marLeft w:val="1181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710977">
          <w:marLeft w:val="1181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639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556477">
          <w:marLeft w:val="720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982286">
          <w:marLeft w:val="720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745854">
          <w:marLeft w:val="720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396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17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10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785188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19275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11271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922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3190928">
          <w:marLeft w:val="547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666125">
          <w:marLeft w:val="1181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403312">
          <w:marLeft w:val="1181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0285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84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253765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74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8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13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57423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744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77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2263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98370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338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36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83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80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37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63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62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66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13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8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18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299195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432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2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4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79042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48131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61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477761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295396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25327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642467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276217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78879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92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14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47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70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270309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14310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127068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09902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331021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384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54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23725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223371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193399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110095">
          <w:marLeft w:val="1829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56260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84341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716437">
          <w:marLeft w:val="1829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1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84312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24552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1477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27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10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87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9255ac99-8b18-487e-943f-9e29a88694d5">
      <Terms xmlns="http://schemas.microsoft.com/office/infopath/2007/PartnerControls"/>
    </lcf76f155ced4ddcb4097134ff3c332f>
    <TaxCatchAll xmlns="77dd4b42-3cc8-40ea-8f62-eea74bb2bd79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95F29610D3A5F46856776F76EA2BAAA" ma:contentTypeVersion="13" ma:contentTypeDescription="Create a new document." ma:contentTypeScope="" ma:versionID="0080c619a488b5b3ac4aed45db421eb4">
  <xsd:schema xmlns:xsd="http://www.w3.org/2001/XMLSchema" xmlns:xs="http://www.w3.org/2001/XMLSchema" xmlns:p="http://schemas.microsoft.com/office/2006/metadata/properties" xmlns:ns2="9255ac99-8b18-487e-943f-9e29a88694d5" xmlns:ns3="77dd4b42-3cc8-40ea-8f62-eea74bb2bd79" targetNamespace="http://schemas.microsoft.com/office/2006/metadata/properties" ma:root="true" ma:fieldsID="e939b2a68e4ade552cca79b3c46d9a05" ns2:_="" ns3:_="">
    <xsd:import namespace="9255ac99-8b18-487e-943f-9e29a88694d5"/>
    <xsd:import namespace="77dd4b42-3cc8-40ea-8f62-eea74bb2bd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SearchPropertie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255ac99-8b18-487e-943f-9e29a88694d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SearchProperties" ma:index="14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lcf76f155ced4ddcb4097134ff3c332f" ma:index="16" nillable="true" ma:taxonomy="true" ma:internalName="lcf76f155ced4ddcb4097134ff3c332f" ma:taxonomyFieldName="MediaServiceImageTags" ma:displayName="Image Tags" ma:readOnly="false" ma:fieldId="{5cf76f15-5ced-4ddc-b409-7134ff3c332f}" ma:taxonomyMulti="true" ma:sspId="23b40f3a-84d0-4acf-ad34-a39173ff9cc9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7dd4b42-3cc8-40ea-8f62-eea74bb2bd7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7" nillable="true" ma:displayName="Taxonomy Catch All Column" ma:hidden="true" ma:list="{29e2440e-3661-42e0-8046-17c0f5d926e6}" ma:internalName="TaxCatchAll" ma:showField="CatchAllData" ma:web="77dd4b42-3cc8-40ea-8f62-eea74bb2bd79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4F5817D-0C14-4362-9F21-49DCCD127BA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B9489A0-E8A6-4491-BF95-E6FFFD018E4F}">
  <ds:schemaRefs>
    <ds:schemaRef ds:uri="http://schemas.microsoft.com/office/2006/metadata/properties"/>
    <ds:schemaRef ds:uri="http://schemas.microsoft.com/office/infopath/2007/PartnerControls"/>
    <ds:schemaRef ds:uri="9255ac99-8b18-487e-943f-9e29a88694d5"/>
    <ds:schemaRef ds:uri="77dd4b42-3cc8-40ea-8f62-eea74bb2bd79"/>
  </ds:schemaRefs>
</ds:datastoreItem>
</file>

<file path=customXml/itemProps3.xml><?xml version="1.0" encoding="utf-8"?>
<ds:datastoreItem xmlns:ds="http://schemas.openxmlformats.org/officeDocument/2006/customXml" ds:itemID="{0A55F3A2-6018-4B23-A5D5-39776AF3E2AC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D8753FF-4B51-421C-9B63-00D2431D5CD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255ac99-8b18-487e-943f-9e29a88694d5"/>
    <ds:schemaRef ds:uri="77dd4b42-3cc8-40ea-8f62-eea74bb2bd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908</Words>
  <Characters>10881</Characters>
  <Application>Microsoft Office Word</Application>
  <DocSecurity>0</DocSecurity>
  <Lines>90</Lines>
  <Paragraphs>25</Paragraphs>
  <ScaleCrop>false</ScaleCrop>
  <Company/>
  <LinksUpToDate>false</LinksUpToDate>
  <CharactersWithSpaces>12764</CharactersWithSpaces>
  <SharedDoc>false</SharedDoc>
  <HLinks>
    <vt:vector size="1068" baseType="variant">
      <vt:variant>
        <vt:i4>6225970</vt:i4>
      </vt:variant>
      <vt:variant>
        <vt:i4>1173</vt:i4>
      </vt:variant>
      <vt:variant>
        <vt:i4>0</vt:i4>
      </vt:variant>
      <vt:variant>
        <vt:i4>5</vt:i4>
      </vt:variant>
      <vt:variant>
        <vt:lpwstr>http://methods.cochrane.org/sites/methods.cochrane.org.rapidreviews/files/uploads/cochrane_rr_-_guidance-23mar2020-final.pdf</vt:lpwstr>
      </vt:variant>
      <vt:variant>
        <vt:lpwstr/>
      </vt:variant>
      <vt:variant>
        <vt:i4>5308496</vt:i4>
      </vt:variant>
      <vt:variant>
        <vt:i4>1170</vt:i4>
      </vt:variant>
      <vt:variant>
        <vt:i4>0</vt:i4>
      </vt:variant>
      <vt:variant>
        <vt:i4>5</vt:i4>
      </vt:variant>
      <vt:variant>
        <vt:lpwstr>http://www.kff.org/coronavirus-covid-19/issue-brief/the-implications-of-covid-19-for-mental-health-and-substance-use/</vt:lpwstr>
      </vt:variant>
      <vt:variant>
        <vt:lpwstr>:~:text=Research</vt:lpwstr>
      </vt:variant>
      <vt:variant>
        <vt:i4>4521995</vt:i4>
      </vt:variant>
      <vt:variant>
        <vt:i4>1160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1152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1144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1136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1128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1120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1112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1104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1096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1088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1082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107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1066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1058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1050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1042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1034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1026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018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010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00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994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98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978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970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96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95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946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93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93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25387</vt:i4>
      </vt:variant>
      <vt:variant>
        <vt:i4>926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923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521995</vt:i4>
      </vt:variant>
      <vt:variant>
        <vt:i4>911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903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895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887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879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871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865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857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849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841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833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825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817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09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801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793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78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777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76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761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75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74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74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73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521995</vt:i4>
      </vt:variant>
      <vt:variant>
        <vt:i4>728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722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194315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521995</vt:i4>
      </vt:variant>
      <vt:variant>
        <vt:i4>702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696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1995</vt:i4>
      </vt:variant>
      <vt:variant>
        <vt:i4>688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684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681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678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521995</vt:i4>
      </vt:variant>
      <vt:variant>
        <vt:i4>670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325387</vt:i4>
      </vt:variant>
      <vt:variant>
        <vt:i4>667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66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661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65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65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65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64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25387</vt:i4>
      </vt:variant>
      <vt:variant>
        <vt:i4>641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90923</vt:i4>
      </vt:variant>
      <vt:variant>
        <vt:i4>638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3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25387</vt:i4>
      </vt:variant>
      <vt:variant>
        <vt:i4>624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90923</vt:i4>
      </vt:variant>
      <vt:variant>
        <vt:i4>621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60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25387</vt:i4>
      </vt:variant>
      <vt:variant>
        <vt:i4>601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90923</vt:i4>
      </vt:variant>
      <vt:variant>
        <vt:i4>597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594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21995</vt:i4>
      </vt:variant>
      <vt:variant>
        <vt:i4>586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583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571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194315</vt:i4>
      </vt:variant>
      <vt:variant>
        <vt:i4>567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564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56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25387</vt:i4>
      </vt:variant>
      <vt:variant>
        <vt:i4>549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541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194315</vt:i4>
      </vt:variant>
      <vt:variant>
        <vt:i4>53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521995</vt:i4>
      </vt:variant>
      <vt:variant>
        <vt:i4>529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526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523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521995</vt:i4>
      </vt:variant>
      <vt:variant>
        <vt:i4>511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503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495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521995</vt:i4>
      </vt:variant>
      <vt:variant>
        <vt:i4>491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521995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468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460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444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521995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437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425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419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411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403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395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387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383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360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352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340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337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331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32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318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311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299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295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194315</vt:i4>
      </vt:variant>
      <vt:variant>
        <vt:i4>29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289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90923</vt:i4>
      </vt:variant>
      <vt:variant>
        <vt:i4>277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261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25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90923</vt:i4>
      </vt:variant>
      <vt:variant>
        <vt:i4>249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4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23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22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21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90923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95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92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89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166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62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5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56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4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36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90923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90923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194315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5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2538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6946896</vt:i4>
      </vt:variant>
      <vt:variant>
        <vt:i4>0</vt:i4>
      </vt:variant>
      <vt:variant>
        <vt:i4>0</vt:i4>
      </vt:variant>
      <vt:variant>
        <vt:i4>5</vt:i4>
      </vt:variant>
      <vt:variant>
        <vt:lpwstr>mailto:svpatel@rti.or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elle Althuis</dc:creator>
  <cp:keywords/>
  <dc:description/>
  <cp:lastModifiedBy>Doyle, Karen</cp:lastModifiedBy>
  <cp:revision>2</cp:revision>
  <cp:lastPrinted>2023-01-04T12:47:00Z</cp:lastPrinted>
  <dcterms:created xsi:type="dcterms:W3CDTF">2023-03-08T00:33:00Z</dcterms:created>
  <dcterms:modified xsi:type="dcterms:W3CDTF">2023-03-08T00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95F29610D3A5F46856776F76EA2BAAA</vt:lpwstr>
  </property>
  <property fmtid="{D5CDD505-2E9C-101B-9397-08002B2CF9AE}" pid="3" name="MediaServiceImageTags">
    <vt:lpwstr/>
  </property>
  <property fmtid="{D5CDD505-2E9C-101B-9397-08002B2CF9AE}" pid="4" name="_dlc_DocIdItemGuid">
    <vt:lpwstr>6428b74e-925a-4ccc-8631-3ae4545a8131</vt:lpwstr>
  </property>
  <property fmtid="{D5CDD505-2E9C-101B-9397-08002B2CF9AE}" pid="5" name="SharedWithUsers">
    <vt:lpwstr>5059;#Carly Paterson;#7397;#Michelle Althuis;#9070;#Rachael Parsons;#128;#Soknorntha Prum;#17479;#Kisha Coa</vt:lpwstr>
  </property>
  <property fmtid="{D5CDD505-2E9C-101B-9397-08002B2CF9AE}" pid="6" name="_DocHome">
    <vt:i4>-1513750541</vt:i4>
  </property>
</Properties>
</file>